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C38ED7" w14:textId="77777777" w:rsidR="00AE22FA" w:rsidRPr="00EE7D98" w:rsidRDefault="00AE22FA" w:rsidP="00AE22FA">
      <w:pPr>
        <w:rPr>
          <w:rFonts w:ascii="Times New Roman" w:hAnsi="Times New Roman" w:cs="Times New Roman"/>
          <w:b/>
          <w:lang w:val="en-US"/>
        </w:rPr>
      </w:pPr>
      <w:r w:rsidRPr="00EE7D98">
        <w:rPr>
          <w:rFonts w:ascii="Times New Roman" w:hAnsi="Times New Roman" w:cs="Times New Roman"/>
          <w:b/>
          <w:lang w:val="en-US"/>
        </w:rPr>
        <w:t>Appendix A. Supplementary material</w:t>
      </w:r>
      <w:bookmarkStart w:id="0" w:name="OLE_LINK3"/>
      <w:bookmarkStart w:id="1" w:name="OLE_LINK4"/>
    </w:p>
    <w:bookmarkEnd w:id="0"/>
    <w:bookmarkEnd w:id="1"/>
    <w:p w14:paraId="064BB609" w14:textId="396FF369" w:rsidR="0065625D" w:rsidRDefault="0065625D"/>
    <w:p w14:paraId="404CF238" w14:textId="77777777" w:rsidR="00831D3F" w:rsidRPr="00EE7D98" w:rsidRDefault="00831D3F" w:rsidP="00831D3F">
      <w:pPr>
        <w:rPr>
          <w:rFonts w:ascii="Times New Roman" w:hAnsi="Times New Roman" w:cs="Times New Roman"/>
          <w:lang w:val="en-US"/>
        </w:rPr>
      </w:pPr>
      <w:r w:rsidRPr="00EE7D98">
        <w:rPr>
          <w:rFonts w:ascii="Times New Roman" w:hAnsi="Times New Roman" w:cs="Times New Roman"/>
          <w:b/>
          <w:lang w:val="en-US"/>
        </w:rPr>
        <w:t xml:space="preserve">Table S1. </w:t>
      </w:r>
      <w:r w:rsidRPr="00EE7D98">
        <w:rPr>
          <w:rFonts w:ascii="Times New Roman" w:hAnsi="Times New Roman" w:cs="Times New Roman"/>
          <w:lang w:val="en-US"/>
        </w:rPr>
        <w:t xml:space="preserve">Overview of </w:t>
      </w:r>
      <w:r>
        <w:rPr>
          <w:rFonts w:ascii="Times New Roman" w:hAnsi="Times New Roman" w:cs="Times New Roman"/>
          <w:lang w:val="en-US"/>
        </w:rPr>
        <w:t xml:space="preserve">the </w:t>
      </w:r>
      <w:r w:rsidRPr="00EE7D98">
        <w:rPr>
          <w:rFonts w:ascii="Times New Roman" w:hAnsi="Times New Roman" w:cs="Times New Roman"/>
          <w:lang w:val="en-US"/>
        </w:rPr>
        <w:t>models used to calculate air pollution exposures.</w:t>
      </w:r>
    </w:p>
    <w:tbl>
      <w:tblPr>
        <w:tblW w:w="949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04"/>
        <w:gridCol w:w="2956"/>
        <w:gridCol w:w="2620"/>
        <w:gridCol w:w="2410"/>
      </w:tblGrid>
      <w:tr w:rsidR="00831D3F" w:rsidRPr="00EE7D98" w14:paraId="00F4EB87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F5160C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 Air pollutant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F5BC40A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Study center </w:t>
            </w:r>
          </w:p>
        </w:tc>
        <w:tc>
          <w:tcPr>
            <w:tcW w:w="5030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7CB33D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Model-year and source</w:t>
            </w:r>
          </w:p>
        </w:tc>
      </w:tr>
      <w:tr w:rsidR="00831D3F" w:rsidRPr="00EE7D98" w14:paraId="56220316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C4EA4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1D70D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483DB21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007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7A2674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010</w:t>
            </w:r>
          </w:p>
        </w:tc>
      </w:tr>
      <w:tr w:rsidR="00831D3F" w:rsidRPr="00EE7D98" w14:paraId="0753E4E1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DD3FC0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NO</w:t>
            </w:r>
            <w:r w:rsidRPr="00EE7D98">
              <w:rPr>
                <w:rFonts w:ascii="Times New Roman" w:hAnsi="Times New Roman" w:cs="Times New Roman"/>
                <w:b/>
                <w:vertAlign w:val="subscript"/>
                <w:lang w:val="en-US"/>
              </w:rPr>
              <w:t>2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E3A402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Umea, Uppsala, Gothenburg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17B2EC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737EB8B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6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1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0EB65426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8033C0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 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4E2671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Bergen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62580C9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CA80A6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6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1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5B8885AA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C6E23E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PM</w:t>
            </w:r>
            <w:r w:rsidRPr="00EE7D98">
              <w:rPr>
                <w:rFonts w:ascii="Times New Roman" w:hAnsi="Times New Roman" w:cs="Times New Roman"/>
                <w:b/>
                <w:vertAlign w:val="subscript"/>
                <w:lang w:val="en-US"/>
              </w:rPr>
              <w:t>2.5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E20CFB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Umea, Uppsala, Gothenburg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18FCAF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FA29706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6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1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7538A84C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F7CA559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 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E011F7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Bergen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1DE0E9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B4A1C9E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6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Y8L1llYXI+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1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0C9E8824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9D4FB7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PM</w:t>
            </w:r>
            <w:r w:rsidRPr="00EE7D98">
              <w:rPr>
                <w:rFonts w:ascii="Times New Roman" w:hAnsi="Times New Roman" w:cs="Times New Roman"/>
                <w:b/>
                <w:vertAlign w:val="subscript"/>
                <w:lang w:val="en-US"/>
              </w:rPr>
              <w:t>10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07ECBB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Umea, Uppsala, Gothenburg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11A631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Vienneau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3 </w:t>
            </w:r>
            <w:r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Vienneau&lt;/Author&gt;&lt;Year&gt;2013&lt;/Year&gt;&lt;RecNum&gt;120&lt;/RecNum&gt;&lt;DisplayText&gt;(2)&lt;/DisplayText&gt;&lt;record&gt;&lt;rec-number&gt;120&lt;/rec-number&gt;&lt;foreign-keys&gt;&lt;key app="EN" db-id="9v00ds2znwzwdae92sr55se3t0rx2zrtvx0e" timestamp="1554974965"&gt;120&lt;/key&gt;&lt;/foreign-keys&gt;&lt;ref-type name="Journal Article"&gt;17&lt;/ref-type&gt;&lt;contributors&gt;&lt;authors&gt;&lt;author&gt;Vienneau, D.&lt;/author&gt;&lt;author&gt;de Hoogh, K.&lt;/author&gt;&lt;author&gt;Bechle, M. J.&lt;/author&gt;&lt;author&gt;Beelen, R.&lt;/author&gt;&lt;author&gt;van Donkelaar, A.&lt;/author&gt;&lt;author&gt;Martin, R. V.&lt;/author&gt;&lt;author&gt;Millet, D. B.&lt;/author&gt;&lt;author&gt;Hoek, G.&lt;/author&gt;&lt;author&gt;Marshall, J. D.&lt;/author&gt;&lt;/authors&gt;&lt;/contributors&gt;&lt;auth-address&gt;Department of Epidemiology and Public Health, Swiss Tropical and Public Health Institute , 4051, Basel, Switzerland.&lt;/auth-address&gt;&lt;titles&gt;&lt;title&gt;Western European land use regression incorporating satellite- and ground-based measurements of NO2 and PM10&lt;/title&gt;&lt;secondary-title&gt;Environ Sci Technol&lt;/secondary-title&gt;&lt;alt-title&gt;Environmental science &amp;amp; technology&lt;/alt-title&gt;&lt;/titles&gt;&lt;periodical&gt;&lt;full-title&gt;Environ Sci Technol&lt;/full-title&gt;&lt;abbr-1&gt;Environmental science &amp;amp; technology&lt;/abbr-1&gt;&lt;/periodical&gt;&lt;alt-periodical&gt;&lt;full-title&gt;Environ Sci Technol&lt;/full-title&gt;&lt;abbr-1&gt;Environmental science &amp;amp; technology&lt;/abbr-1&gt;&lt;/alt-periodical&gt;&lt;pages&gt;13555-64&lt;/pages&gt;&lt;volume&gt;47&lt;/volume&gt;&lt;number&gt;23&lt;/number&gt;&lt;edition&gt;2013/10/26&lt;/edition&gt;&lt;keywords&gt;&lt;keyword&gt;Air Pollutants/analysis&lt;/keyword&gt;&lt;keyword&gt;Air Pollution/*analysis&lt;/keyword&gt;&lt;keyword&gt;Altitude&lt;/keyword&gt;&lt;keyword&gt;Cities&lt;/keyword&gt;&lt;keyword&gt;Environmental Monitoring/methods&lt;/keyword&gt;&lt;keyword&gt;Europe&lt;/keyword&gt;&lt;keyword&gt;*Models, Theoretical&lt;/keyword&gt;&lt;keyword&gt;Nitrogen Dioxide/*analysis&lt;/keyword&gt;&lt;keyword&gt;Particulate Matter/analysis&lt;/keyword&gt;&lt;keyword&gt;Satellite Imagery&lt;/keyword&gt;&lt;/keywords&gt;&lt;dates&gt;&lt;year&gt;2013&lt;/year&gt;&lt;/dates&gt;&lt;isbn&gt;0013-936x&lt;/isbn&gt;&lt;accession-num&gt;24156783&lt;/accession-num&gt;&lt;urls&gt;&lt;/urls&gt;&lt;electronic-resource-num&gt;10.1021/es403089q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2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215AA1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</w:tr>
      <w:tr w:rsidR="00831D3F" w:rsidRPr="00EE7D98" w14:paraId="6EF6F2F5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D982A7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 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7615A4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Bergen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28E74E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Vienneau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3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Vienneau&lt;/Author&gt;&lt;Year&gt;2013&lt;/Year&gt;&lt;RecNum&gt;120&lt;/RecNum&gt;&lt;DisplayText&gt;(2)&lt;/DisplayText&gt;&lt;record&gt;&lt;rec-number&gt;120&lt;/rec-number&gt;&lt;foreign-keys&gt;&lt;key app="EN" db-id="9v00ds2znwzwdae92sr55se3t0rx2zrtvx0e" timestamp="1554974965"&gt;120&lt;/key&gt;&lt;/foreign-keys&gt;&lt;ref-type name="Journal Article"&gt;17&lt;/ref-type&gt;&lt;contributors&gt;&lt;authors&gt;&lt;author&gt;Vienneau, D.&lt;/author&gt;&lt;author&gt;de Hoogh, K.&lt;/author&gt;&lt;author&gt;Bechle, M. J.&lt;/author&gt;&lt;author&gt;Beelen, R.&lt;/author&gt;&lt;author&gt;van Donkelaar, A.&lt;/author&gt;&lt;author&gt;Martin, R. V.&lt;/author&gt;&lt;author&gt;Millet, D. B.&lt;/author&gt;&lt;author&gt;Hoek, G.&lt;/author&gt;&lt;author&gt;Marshall, J. D.&lt;/author&gt;&lt;/authors&gt;&lt;/contributors&gt;&lt;auth-address&gt;Department of Epidemiology and Public Health, Swiss Tropical and Public Health Institute , 4051, Basel, Switzerland.&lt;/auth-address&gt;&lt;titles&gt;&lt;title&gt;Western European land use regression incorporating satellite- and ground-based measurements of NO2 and PM10&lt;/title&gt;&lt;secondary-title&gt;Environ Sci Technol&lt;/secondary-title&gt;&lt;alt-title&gt;Environmental science &amp;amp; technology&lt;/alt-title&gt;&lt;/titles&gt;&lt;periodical&gt;&lt;full-title&gt;Environ Sci Technol&lt;/full-title&gt;&lt;abbr-1&gt;Environmental science &amp;amp; technology&lt;/abbr-1&gt;&lt;/periodical&gt;&lt;alt-periodical&gt;&lt;full-title&gt;Environ Sci Technol&lt;/full-title&gt;&lt;abbr-1&gt;Environmental science &amp;amp; technology&lt;/abbr-1&gt;&lt;/alt-periodical&gt;&lt;pages&gt;13555-64&lt;/pages&gt;&lt;volume&gt;47&lt;/volume&gt;&lt;number&gt;23&lt;/number&gt;&lt;edition&gt;2013/10/26&lt;/edition&gt;&lt;keywords&gt;&lt;keyword&gt;Air Pollutants/analysis&lt;/keyword&gt;&lt;keyword&gt;Air Pollution/*analysis&lt;/keyword&gt;&lt;keyword&gt;Altitude&lt;/keyword&gt;&lt;keyword&gt;Cities&lt;/keyword&gt;&lt;keyword&gt;Environmental Monitoring/methods&lt;/keyword&gt;&lt;keyword&gt;Europe&lt;/keyword&gt;&lt;keyword&gt;*Models, Theoretical&lt;/keyword&gt;&lt;keyword&gt;Nitrogen Dioxide/*analysis&lt;/keyword&gt;&lt;keyword&gt;Particulate Matter/analysis&lt;/keyword&gt;&lt;keyword&gt;Satellite Imagery&lt;/keyword&gt;&lt;/keywords&gt;&lt;dates&gt;&lt;year&gt;2013&lt;/year&gt;&lt;/dates&gt;&lt;isbn&gt;0013-936x&lt;/isbn&gt;&lt;accession-num&gt;24156783&lt;/accession-num&gt;&lt;urls&gt;&lt;/urls&gt;&lt;electronic-resource-num&gt;10.1021/es403089q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2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3E740D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</w:tr>
      <w:tr w:rsidR="00831D3F" w:rsidRPr="00EE7D98" w14:paraId="15E367BB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D391D9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BC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8EFA96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Umea, Uppsala, Gothenburg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3034A4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D6063DA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8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3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22EC7190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00F39FD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 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307C91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Bergen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27C8D4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50341F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8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3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55BF3D04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CD7528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> O</w:t>
            </w:r>
            <w:r w:rsidRPr="00EE7D98">
              <w:rPr>
                <w:rFonts w:ascii="Times New Roman" w:hAnsi="Times New Roman" w:cs="Times New Roman"/>
                <w:b/>
                <w:vertAlign w:val="subscript"/>
                <w:lang w:val="en-US"/>
              </w:rPr>
              <w:t>3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14632F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Umea, Uppsala, Gothenburg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2DF23F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B30B25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8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3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831D3F" w:rsidRPr="00EE7D98" w14:paraId="0CCFB8B0" w14:textId="77777777" w:rsidTr="00715A9C">
        <w:trPr>
          <w:trHeight w:val="120"/>
        </w:trPr>
        <w:tc>
          <w:tcPr>
            <w:tcW w:w="150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94B399" w14:textId="77777777" w:rsidR="00831D3F" w:rsidRPr="00EE7D98" w:rsidRDefault="00831D3F" w:rsidP="00715A9C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lang w:val="en-US"/>
              </w:rPr>
              <w:t xml:space="preserve">  </w:t>
            </w:r>
          </w:p>
        </w:tc>
        <w:tc>
          <w:tcPr>
            <w:tcW w:w="29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BAB2B2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Bergen </w:t>
            </w:r>
          </w:p>
        </w:tc>
        <w:tc>
          <w:tcPr>
            <w:tcW w:w="26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6646C2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- </w:t>
            </w:r>
          </w:p>
        </w:tc>
        <w:tc>
          <w:tcPr>
            <w:tcW w:w="24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B5501F" w14:textId="77777777" w:rsidR="00831D3F" w:rsidRPr="00EE7D98" w:rsidRDefault="00831D3F" w:rsidP="00715A9C">
            <w:pPr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 xml:space="preserve">de </w:t>
            </w:r>
            <w:proofErr w:type="spellStart"/>
            <w:r w:rsidRPr="00EE7D98">
              <w:rPr>
                <w:rFonts w:ascii="Times New Roman" w:hAnsi="Times New Roman" w:cs="Times New Roman"/>
                <w:lang w:val="en-US"/>
              </w:rPr>
              <w:t>Hoogh</w:t>
            </w:r>
            <w:proofErr w:type="spellEnd"/>
            <w:r w:rsidRPr="00EE7D98">
              <w:rPr>
                <w:rFonts w:ascii="Times New Roman" w:hAnsi="Times New Roman" w:cs="Times New Roman"/>
                <w:lang w:val="en-US"/>
              </w:rPr>
              <w:t xml:space="preserve"> et al 2018 </w: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ZSBIb29naDwvQXV0aG9yPjxZZWFyPjIwMTg8L1llYXI+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lang w:val="en-US"/>
              </w:rPr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3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</w:tbl>
    <w:p w14:paraId="17ED027E" w14:textId="00D1C8DA" w:rsidR="00831D3F" w:rsidRPr="00EE7D98" w:rsidRDefault="00831D3F" w:rsidP="00831D3F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; NDVI, normalized difference vegetation index; N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; 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ozone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.</w:t>
      </w:r>
    </w:p>
    <w:p w14:paraId="7A856B58" w14:textId="77777777" w:rsidR="00831D3F" w:rsidRPr="00EE7D98" w:rsidRDefault="00831D3F" w:rsidP="00831D3F">
      <w:pPr>
        <w:pStyle w:val="Ingenmellomrom"/>
        <w:rPr>
          <w:rFonts w:ascii="Times New Roman" w:hAnsi="Times New Roman" w:cs="Times New Roman"/>
          <w:lang w:val="en-US"/>
        </w:rPr>
      </w:pPr>
    </w:p>
    <w:p w14:paraId="6B740B6C" w14:textId="77777777" w:rsidR="00831D3F" w:rsidRPr="00EE7D98" w:rsidRDefault="00831D3F" w:rsidP="00831D3F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>Table S2</w:t>
      </w:r>
      <w:r w:rsidRPr="00EE7D98">
        <w:rPr>
          <w:rFonts w:ascii="Times New Roman" w:hAnsi="Times New Roman" w:cs="Times New Roman"/>
          <w:sz w:val="24"/>
          <w:szCs w:val="24"/>
          <w:lang w:val="en-US"/>
        </w:rPr>
        <w:t>. Landsat images used for NDVI calculations.</w:t>
      </w:r>
    </w:p>
    <w:tbl>
      <w:tblPr>
        <w:tblStyle w:val="Tabellrutenett"/>
        <w:tblW w:w="15372" w:type="dxa"/>
        <w:jc w:val="center"/>
        <w:tblLook w:val="04A0" w:firstRow="1" w:lastRow="0" w:firstColumn="1" w:lastColumn="0" w:noHBand="0" w:noVBand="1"/>
      </w:tblPr>
      <w:tblGrid>
        <w:gridCol w:w="672"/>
        <w:gridCol w:w="1879"/>
        <w:gridCol w:w="2197"/>
        <w:gridCol w:w="2197"/>
        <w:gridCol w:w="2682"/>
        <w:gridCol w:w="1915"/>
        <w:gridCol w:w="1915"/>
        <w:gridCol w:w="1915"/>
      </w:tblGrid>
      <w:tr w:rsidR="00831D3F" w:rsidRPr="00EE7D98" w14:paraId="285C2B43" w14:textId="77777777" w:rsidTr="00715A9C">
        <w:trPr>
          <w:trHeight w:val="315"/>
          <w:jc w:val="center"/>
        </w:trPr>
        <w:tc>
          <w:tcPr>
            <w:tcW w:w="672" w:type="dxa"/>
            <w:noWrap/>
            <w:hideMark/>
          </w:tcPr>
          <w:p w14:paraId="5DE7233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</w:tc>
        <w:tc>
          <w:tcPr>
            <w:tcW w:w="1879" w:type="dxa"/>
            <w:noWrap/>
            <w:hideMark/>
          </w:tcPr>
          <w:p w14:paraId="073E23D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Bergen, 201/18</w:t>
            </w:r>
          </w:p>
        </w:tc>
        <w:tc>
          <w:tcPr>
            <w:tcW w:w="2197" w:type="dxa"/>
            <w:noWrap/>
            <w:hideMark/>
          </w:tcPr>
          <w:p w14:paraId="75F1871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Gothenburg, 195/20</w:t>
            </w:r>
          </w:p>
        </w:tc>
        <w:tc>
          <w:tcPr>
            <w:tcW w:w="2197" w:type="dxa"/>
            <w:noWrap/>
            <w:hideMark/>
          </w:tcPr>
          <w:p w14:paraId="4DD80F43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Gothenburg, 196/19</w:t>
            </w:r>
          </w:p>
        </w:tc>
        <w:tc>
          <w:tcPr>
            <w:tcW w:w="2682" w:type="dxa"/>
            <w:noWrap/>
            <w:hideMark/>
          </w:tcPr>
          <w:p w14:paraId="74CE6710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Umea, 193/15</w:t>
            </w:r>
          </w:p>
        </w:tc>
        <w:tc>
          <w:tcPr>
            <w:tcW w:w="1915" w:type="dxa"/>
            <w:noWrap/>
            <w:hideMark/>
          </w:tcPr>
          <w:p w14:paraId="2D54B5F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Umea, 193/16</w:t>
            </w:r>
          </w:p>
        </w:tc>
        <w:tc>
          <w:tcPr>
            <w:tcW w:w="1915" w:type="dxa"/>
            <w:noWrap/>
            <w:hideMark/>
          </w:tcPr>
          <w:p w14:paraId="25D5A6F7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Uppsala, 193/18</w:t>
            </w:r>
          </w:p>
        </w:tc>
        <w:tc>
          <w:tcPr>
            <w:tcW w:w="1915" w:type="dxa"/>
            <w:noWrap/>
            <w:hideMark/>
          </w:tcPr>
          <w:p w14:paraId="10730A3B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Uppsala, 193/19</w:t>
            </w:r>
          </w:p>
        </w:tc>
      </w:tr>
      <w:tr w:rsidR="00831D3F" w:rsidRPr="00EE7D98" w14:paraId="69D4117C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72F47B2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2014</w:t>
            </w:r>
          </w:p>
        </w:tc>
        <w:tc>
          <w:tcPr>
            <w:tcW w:w="1879" w:type="dxa"/>
            <w:noWrap/>
            <w:hideMark/>
          </w:tcPr>
          <w:p w14:paraId="2825BB3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8/06/201, 8OLI</w:t>
            </w:r>
          </w:p>
        </w:tc>
        <w:tc>
          <w:tcPr>
            <w:tcW w:w="2197" w:type="dxa"/>
            <w:noWrap/>
            <w:hideMark/>
          </w:tcPr>
          <w:p w14:paraId="4A8C3FC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7/08/2014, 8OLI</w:t>
            </w:r>
          </w:p>
        </w:tc>
        <w:tc>
          <w:tcPr>
            <w:tcW w:w="2197" w:type="dxa"/>
            <w:noWrap/>
            <w:hideMark/>
          </w:tcPr>
          <w:p w14:paraId="017715AD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1/08/2015, 8OLI</w:t>
            </w:r>
          </w:p>
        </w:tc>
        <w:tc>
          <w:tcPr>
            <w:tcW w:w="2682" w:type="dxa"/>
            <w:noWrap/>
            <w:hideMark/>
          </w:tcPr>
          <w:p w14:paraId="50874EA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2/07/2014, 8OLI</w:t>
            </w:r>
          </w:p>
        </w:tc>
        <w:tc>
          <w:tcPr>
            <w:tcW w:w="1915" w:type="dxa"/>
            <w:noWrap/>
            <w:hideMark/>
          </w:tcPr>
          <w:p w14:paraId="71E187CD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5/07/2013, 8OLI</w:t>
            </w:r>
          </w:p>
        </w:tc>
        <w:tc>
          <w:tcPr>
            <w:tcW w:w="1915" w:type="dxa"/>
            <w:noWrap/>
            <w:hideMark/>
          </w:tcPr>
          <w:p w14:paraId="7423CA0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0/06/2014, 8OLI</w:t>
            </w:r>
          </w:p>
        </w:tc>
        <w:tc>
          <w:tcPr>
            <w:tcW w:w="1915" w:type="dxa"/>
            <w:noWrap/>
            <w:hideMark/>
          </w:tcPr>
          <w:p w14:paraId="1C0AEA8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0/06/2014, 8OLI</w:t>
            </w:r>
          </w:p>
        </w:tc>
      </w:tr>
      <w:tr w:rsidR="00831D3F" w:rsidRPr="00EE7D98" w14:paraId="3040CF35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07AFB717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2009</w:t>
            </w:r>
          </w:p>
        </w:tc>
        <w:tc>
          <w:tcPr>
            <w:tcW w:w="1879" w:type="dxa"/>
            <w:noWrap/>
            <w:hideMark/>
          </w:tcPr>
          <w:p w14:paraId="7B0F9630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3/07/2008, 5TM</w:t>
            </w:r>
          </w:p>
        </w:tc>
        <w:tc>
          <w:tcPr>
            <w:tcW w:w="2197" w:type="dxa"/>
            <w:noWrap/>
            <w:hideMark/>
          </w:tcPr>
          <w:p w14:paraId="2001AF6B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6/06/2009, 5TM</w:t>
            </w:r>
          </w:p>
        </w:tc>
        <w:tc>
          <w:tcPr>
            <w:tcW w:w="2197" w:type="dxa"/>
            <w:noWrap/>
            <w:hideMark/>
          </w:tcPr>
          <w:p w14:paraId="7BB358A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1/06/2009, 5TM</w:t>
            </w:r>
          </w:p>
        </w:tc>
        <w:tc>
          <w:tcPr>
            <w:tcW w:w="2682" w:type="dxa"/>
            <w:noWrap/>
            <w:hideMark/>
          </w:tcPr>
          <w:p w14:paraId="2A5C4AF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8/06/2009, 5TM</w:t>
            </w:r>
          </w:p>
        </w:tc>
        <w:tc>
          <w:tcPr>
            <w:tcW w:w="1915" w:type="dxa"/>
            <w:noWrap/>
            <w:hideMark/>
          </w:tcPr>
          <w:p w14:paraId="31B4D95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8/06/2009, 5TM</w:t>
            </w:r>
          </w:p>
        </w:tc>
        <w:tc>
          <w:tcPr>
            <w:tcW w:w="1915" w:type="dxa"/>
            <w:noWrap/>
            <w:hideMark/>
          </w:tcPr>
          <w:p w14:paraId="0202E93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8/06/2009, 5TM</w:t>
            </w:r>
          </w:p>
        </w:tc>
        <w:tc>
          <w:tcPr>
            <w:tcW w:w="1915" w:type="dxa"/>
            <w:noWrap/>
            <w:hideMark/>
          </w:tcPr>
          <w:p w14:paraId="44BA0AE5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8/06/2009, 5TM</w:t>
            </w:r>
          </w:p>
        </w:tc>
      </w:tr>
      <w:tr w:rsidR="00831D3F" w:rsidRPr="00EE7D98" w14:paraId="5C24EF4D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4159F0D5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2004</w:t>
            </w:r>
          </w:p>
        </w:tc>
        <w:tc>
          <w:tcPr>
            <w:tcW w:w="1879" w:type="dxa"/>
            <w:noWrap/>
            <w:hideMark/>
          </w:tcPr>
          <w:p w14:paraId="3278E74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6/07/2003, 5TM</w:t>
            </w:r>
          </w:p>
        </w:tc>
        <w:tc>
          <w:tcPr>
            <w:tcW w:w="2197" w:type="dxa"/>
            <w:noWrap/>
            <w:hideMark/>
          </w:tcPr>
          <w:p w14:paraId="634D8F1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7/06/2002, 5TM</w:t>
            </w:r>
          </w:p>
        </w:tc>
        <w:tc>
          <w:tcPr>
            <w:tcW w:w="2197" w:type="dxa"/>
            <w:noWrap/>
            <w:hideMark/>
          </w:tcPr>
          <w:p w14:paraId="31767E2E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4/06/2002, 5TM</w:t>
            </w:r>
          </w:p>
        </w:tc>
        <w:tc>
          <w:tcPr>
            <w:tcW w:w="2682" w:type="dxa"/>
            <w:noWrap/>
            <w:hideMark/>
          </w:tcPr>
          <w:p w14:paraId="29D37FFB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7/06/2005, 5TM</w:t>
            </w:r>
          </w:p>
        </w:tc>
        <w:tc>
          <w:tcPr>
            <w:tcW w:w="1915" w:type="dxa"/>
            <w:noWrap/>
            <w:hideMark/>
          </w:tcPr>
          <w:p w14:paraId="31E18EC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3/07/2005, 5TM</w:t>
            </w:r>
          </w:p>
        </w:tc>
        <w:tc>
          <w:tcPr>
            <w:tcW w:w="1915" w:type="dxa"/>
            <w:noWrap/>
            <w:hideMark/>
          </w:tcPr>
          <w:p w14:paraId="352F7D40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4/07/2003, 5TM</w:t>
            </w:r>
          </w:p>
        </w:tc>
        <w:tc>
          <w:tcPr>
            <w:tcW w:w="1915" w:type="dxa"/>
            <w:noWrap/>
            <w:hideMark/>
          </w:tcPr>
          <w:p w14:paraId="79E4DDFB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4/07/2003, 5TM</w:t>
            </w:r>
          </w:p>
        </w:tc>
      </w:tr>
      <w:tr w:rsidR="00831D3F" w:rsidRPr="00EE7D98" w14:paraId="1F36B98B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0FFD466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1999</w:t>
            </w:r>
          </w:p>
        </w:tc>
        <w:tc>
          <w:tcPr>
            <w:tcW w:w="1879" w:type="dxa"/>
            <w:noWrap/>
            <w:hideMark/>
          </w:tcPr>
          <w:p w14:paraId="02828057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3/06/1997, 5TM</w:t>
            </w:r>
          </w:p>
        </w:tc>
        <w:tc>
          <w:tcPr>
            <w:tcW w:w="2197" w:type="dxa"/>
            <w:noWrap/>
            <w:hideMark/>
          </w:tcPr>
          <w:p w14:paraId="63822F71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7/06/2000, 5TM</w:t>
            </w:r>
          </w:p>
        </w:tc>
        <w:tc>
          <w:tcPr>
            <w:tcW w:w="2197" w:type="dxa"/>
            <w:noWrap/>
            <w:hideMark/>
          </w:tcPr>
          <w:p w14:paraId="1462F7D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8/06/2000, 5TM</w:t>
            </w:r>
          </w:p>
        </w:tc>
        <w:tc>
          <w:tcPr>
            <w:tcW w:w="2682" w:type="dxa"/>
            <w:noWrap/>
            <w:hideMark/>
          </w:tcPr>
          <w:p w14:paraId="33CAD24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0/07/1997, 5TM (194/15)</w:t>
            </w:r>
          </w:p>
        </w:tc>
        <w:tc>
          <w:tcPr>
            <w:tcW w:w="1915" w:type="dxa"/>
            <w:noWrap/>
            <w:hideMark/>
          </w:tcPr>
          <w:p w14:paraId="06F1486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3/07/1997, 5TM</w:t>
            </w:r>
          </w:p>
        </w:tc>
        <w:tc>
          <w:tcPr>
            <w:tcW w:w="1915" w:type="dxa"/>
            <w:noWrap/>
            <w:hideMark/>
          </w:tcPr>
          <w:p w14:paraId="71737F1E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7/06/1999, 5TM</w:t>
            </w:r>
          </w:p>
        </w:tc>
        <w:tc>
          <w:tcPr>
            <w:tcW w:w="1915" w:type="dxa"/>
            <w:noWrap/>
            <w:hideMark/>
          </w:tcPr>
          <w:p w14:paraId="76E08AB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7/06/1999, 5TM</w:t>
            </w:r>
          </w:p>
        </w:tc>
      </w:tr>
      <w:tr w:rsidR="00831D3F" w:rsidRPr="00EE7D98" w14:paraId="270ABDCE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1178D75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1994</w:t>
            </w:r>
          </w:p>
        </w:tc>
        <w:tc>
          <w:tcPr>
            <w:tcW w:w="1879" w:type="dxa"/>
            <w:noWrap/>
            <w:hideMark/>
          </w:tcPr>
          <w:p w14:paraId="63EA409B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9/07/1994, 5TM</w:t>
            </w:r>
          </w:p>
        </w:tc>
        <w:tc>
          <w:tcPr>
            <w:tcW w:w="2197" w:type="dxa"/>
            <w:noWrap/>
            <w:hideMark/>
          </w:tcPr>
          <w:p w14:paraId="2CBD5AE5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30/06/1993, 5TM</w:t>
            </w:r>
          </w:p>
        </w:tc>
        <w:tc>
          <w:tcPr>
            <w:tcW w:w="2197" w:type="dxa"/>
            <w:noWrap/>
            <w:hideMark/>
          </w:tcPr>
          <w:p w14:paraId="7754BBD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4/06/1994, 5TM</w:t>
            </w:r>
          </w:p>
        </w:tc>
        <w:tc>
          <w:tcPr>
            <w:tcW w:w="2682" w:type="dxa"/>
            <w:noWrap/>
            <w:hideMark/>
          </w:tcPr>
          <w:p w14:paraId="08B6E6E0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5/07/1994, 5TM</w:t>
            </w:r>
          </w:p>
        </w:tc>
        <w:tc>
          <w:tcPr>
            <w:tcW w:w="1915" w:type="dxa"/>
            <w:noWrap/>
            <w:hideMark/>
          </w:tcPr>
          <w:p w14:paraId="6BC3C2A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5/07/1994, 5TM</w:t>
            </w:r>
          </w:p>
        </w:tc>
        <w:tc>
          <w:tcPr>
            <w:tcW w:w="1915" w:type="dxa"/>
            <w:noWrap/>
            <w:hideMark/>
          </w:tcPr>
          <w:p w14:paraId="500FE2CD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5/07/1994, 5TM</w:t>
            </w:r>
          </w:p>
        </w:tc>
        <w:tc>
          <w:tcPr>
            <w:tcW w:w="1915" w:type="dxa"/>
            <w:noWrap/>
            <w:hideMark/>
          </w:tcPr>
          <w:p w14:paraId="0C7CB3CF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5/07/1994, 5TM</w:t>
            </w:r>
          </w:p>
        </w:tc>
      </w:tr>
      <w:tr w:rsidR="00831D3F" w:rsidRPr="00EE7D98" w14:paraId="22E4AC44" w14:textId="77777777" w:rsidTr="00715A9C">
        <w:trPr>
          <w:trHeight w:val="300"/>
          <w:jc w:val="center"/>
        </w:trPr>
        <w:tc>
          <w:tcPr>
            <w:tcW w:w="672" w:type="dxa"/>
            <w:noWrap/>
            <w:hideMark/>
          </w:tcPr>
          <w:p w14:paraId="622044C0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1989</w:t>
            </w:r>
          </w:p>
        </w:tc>
        <w:tc>
          <w:tcPr>
            <w:tcW w:w="1879" w:type="dxa"/>
            <w:noWrap/>
            <w:hideMark/>
          </w:tcPr>
          <w:p w14:paraId="0AFA6D71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3/06/1989, 5TM</w:t>
            </w:r>
          </w:p>
        </w:tc>
        <w:tc>
          <w:tcPr>
            <w:tcW w:w="2197" w:type="dxa"/>
            <w:noWrap/>
            <w:hideMark/>
          </w:tcPr>
          <w:p w14:paraId="44454CE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5/07/1989, 5TM</w:t>
            </w:r>
          </w:p>
        </w:tc>
        <w:tc>
          <w:tcPr>
            <w:tcW w:w="2197" w:type="dxa"/>
            <w:noWrap/>
            <w:hideMark/>
          </w:tcPr>
          <w:p w14:paraId="31A45DB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9/08/1989, 5TM</w:t>
            </w:r>
          </w:p>
        </w:tc>
        <w:tc>
          <w:tcPr>
            <w:tcW w:w="2682" w:type="dxa"/>
            <w:noWrap/>
            <w:hideMark/>
          </w:tcPr>
          <w:p w14:paraId="09ABEB8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1/06/1989, 5TM</w:t>
            </w:r>
          </w:p>
        </w:tc>
        <w:tc>
          <w:tcPr>
            <w:tcW w:w="1915" w:type="dxa"/>
            <w:noWrap/>
            <w:hideMark/>
          </w:tcPr>
          <w:p w14:paraId="23768C4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1/06/1989, 5TM</w:t>
            </w:r>
          </w:p>
        </w:tc>
        <w:tc>
          <w:tcPr>
            <w:tcW w:w="1915" w:type="dxa"/>
            <w:noWrap/>
            <w:hideMark/>
          </w:tcPr>
          <w:p w14:paraId="15F0668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7/07/1989, 5TM</w:t>
            </w:r>
          </w:p>
        </w:tc>
        <w:tc>
          <w:tcPr>
            <w:tcW w:w="1915" w:type="dxa"/>
            <w:noWrap/>
            <w:hideMark/>
          </w:tcPr>
          <w:p w14:paraId="4299D74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7/07/1989, 5TM</w:t>
            </w:r>
          </w:p>
        </w:tc>
      </w:tr>
      <w:tr w:rsidR="00831D3F" w:rsidRPr="00EE7D98" w14:paraId="3FC65056" w14:textId="77777777" w:rsidTr="00715A9C">
        <w:trPr>
          <w:trHeight w:val="315"/>
          <w:jc w:val="center"/>
        </w:trPr>
        <w:tc>
          <w:tcPr>
            <w:tcW w:w="672" w:type="dxa"/>
            <w:noWrap/>
            <w:hideMark/>
          </w:tcPr>
          <w:p w14:paraId="39B16EA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lang w:val="en-US"/>
              </w:rPr>
              <w:t>1984</w:t>
            </w:r>
          </w:p>
        </w:tc>
        <w:tc>
          <w:tcPr>
            <w:tcW w:w="1879" w:type="dxa"/>
            <w:noWrap/>
            <w:hideMark/>
          </w:tcPr>
          <w:p w14:paraId="66EE5D6C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18/06/1985, 5TM</w:t>
            </w:r>
          </w:p>
        </w:tc>
        <w:tc>
          <w:tcPr>
            <w:tcW w:w="2197" w:type="dxa"/>
            <w:noWrap/>
            <w:hideMark/>
          </w:tcPr>
          <w:p w14:paraId="6182DBE3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7/06/1986, 5TM</w:t>
            </w:r>
          </w:p>
        </w:tc>
        <w:tc>
          <w:tcPr>
            <w:tcW w:w="2197" w:type="dxa"/>
            <w:noWrap/>
            <w:hideMark/>
          </w:tcPr>
          <w:p w14:paraId="743A83A1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2/06/1986, 5TM</w:t>
            </w:r>
          </w:p>
        </w:tc>
        <w:tc>
          <w:tcPr>
            <w:tcW w:w="2682" w:type="dxa"/>
            <w:noWrap/>
            <w:hideMark/>
          </w:tcPr>
          <w:p w14:paraId="03D8B47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6/06/1985, 5TM</w:t>
            </w:r>
          </w:p>
        </w:tc>
        <w:tc>
          <w:tcPr>
            <w:tcW w:w="1915" w:type="dxa"/>
            <w:noWrap/>
            <w:hideMark/>
          </w:tcPr>
          <w:p w14:paraId="2B90388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26/06/1985, 5TM</w:t>
            </w:r>
          </w:p>
        </w:tc>
        <w:tc>
          <w:tcPr>
            <w:tcW w:w="1915" w:type="dxa"/>
            <w:noWrap/>
            <w:hideMark/>
          </w:tcPr>
          <w:p w14:paraId="56D5AA8C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9/07/1984, 5TM</w:t>
            </w:r>
          </w:p>
        </w:tc>
        <w:tc>
          <w:tcPr>
            <w:tcW w:w="1915" w:type="dxa"/>
            <w:noWrap/>
            <w:hideMark/>
          </w:tcPr>
          <w:p w14:paraId="5DFCA156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lang w:val="en-US"/>
              </w:rPr>
            </w:pPr>
            <w:r w:rsidRPr="00EE7D98">
              <w:rPr>
                <w:rFonts w:ascii="Times New Roman" w:hAnsi="Times New Roman" w:cs="Times New Roman"/>
                <w:lang w:val="en-US"/>
              </w:rPr>
              <w:t>09/07/1984, 5TM</w:t>
            </w:r>
          </w:p>
        </w:tc>
      </w:tr>
    </w:tbl>
    <w:p w14:paraId="3604C2E4" w14:textId="77777777" w:rsidR="00831D3F" w:rsidRPr="00EE7D98" w:rsidRDefault="00831D3F" w:rsidP="00831D3F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sz w:val="18"/>
          <w:szCs w:val="18"/>
          <w:lang w:val="en-US"/>
        </w:rPr>
        <w:t>Abbreviations: NDVI, normalized difference vegetation index; OLI, operational land imager; TM, thematic mapper.</w:t>
      </w:r>
    </w:p>
    <w:p w14:paraId="6FB581E3" w14:textId="77777777" w:rsidR="00831D3F" w:rsidRPr="00EE7D98" w:rsidRDefault="00831D3F" w:rsidP="00831D3F">
      <w:pPr>
        <w:pStyle w:val="Ingenmellomrom"/>
        <w:rPr>
          <w:rFonts w:ascii="Times New Roman" w:hAnsi="Times New Roman" w:cs="Times New Roman"/>
          <w:lang w:val="en-US"/>
        </w:rPr>
      </w:pPr>
    </w:p>
    <w:p w14:paraId="5C82DC9D" w14:textId="6ACBC641" w:rsidR="003A20B6" w:rsidRDefault="003A20B6" w:rsidP="00831D3F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159F8D7" w14:textId="77777777" w:rsidR="003A20B6" w:rsidRDefault="003A20B6" w:rsidP="00831D3F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144D23C" w14:textId="23565079" w:rsidR="00831D3F" w:rsidRPr="00EE7D98" w:rsidRDefault="00831D3F" w:rsidP="00831D3F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S3.</w:t>
      </w:r>
      <w:r w:rsidRPr="00EE7D98">
        <w:rPr>
          <w:rFonts w:ascii="Times New Roman" w:hAnsi="Times New Roman" w:cs="Times New Roman"/>
          <w:sz w:val="24"/>
          <w:szCs w:val="24"/>
          <w:lang w:val="en-US"/>
        </w:rPr>
        <w:t xml:space="preserve"> NDVI assignment to addresses.</w:t>
      </w: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1463"/>
        <w:gridCol w:w="1690"/>
      </w:tblGrid>
      <w:tr w:rsidR="00831D3F" w:rsidRPr="00EE7D98" w14:paraId="17A21C10" w14:textId="77777777" w:rsidTr="00715A9C">
        <w:trPr>
          <w:trHeight w:val="315"/>
        </w:trPr>
        <w:tc>
          <w:tcPr>
            <w:tcW w:w="1463" w:type="dxa"/>
            <w:noWrap/>
            <w:hideMark/>
          </w:tcPr>
          <w:p w14:paraId="6842098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DVI map</w:t>
            </w:r>
          </w:p>
        </w:tc>
        <w:tc>
          <w:tcPr>
            <w:tcW w:w="1690" w:type="dxa"/>
            <w:noWrap/>
            <w:hideMark/>
          </w:tcPr>
          <w:p w14:paraId="4873A58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ddress year</w:t>
            </w:r>
          </w:p>
        </w:tc>
      </w:tr>
      <w:tr w:rsidR="00831D3F" w:rsidRPr="00EE7D98" w14:paraId="2272A509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411B5A7E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984</w:t>
            </w:r>
          </w:p>
        </w:tc>
        <w:tc>
          <w:tcPr>
            <w:tcW w:w="1690" w:type="dxa"/>
            <w:noWrap/>
            <w:hideMark/>
          </w:tcPr>
          <w:p w14:paraId="516B74F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1975 to 1986</w:t>
            </w:r>
          </w:p>
        </w:tc>
      </w:tr>
      <w:tr w:rsidR="00831D3F" w:rsidRPr="00EE7D98" w14:paraId="15D5690A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23320F6E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89</w:t>
            </w:r>
          </w:p>
        </w:tc>
        <w:tc>
          <w:tcPr>
            <w:tcW w:w="1690" w:type="dxa"/>
            <w:noWrap/>
            <w:hideMark/>
          </w:tcPr>
          <w:p w14:paraId="5286BB89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87 to 1991</w:t>
            </w:r>
          </w:p>
        </w:tc>
      </w:tr>
      <w:tr w:rsidR="00831D3F" w:rsidRPr="00EE7D98" w14:paraId="5E13D0BF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372B582F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4</w:t>
            </w:r>
          </w:p>
        </w:tc>
        <w:tc>
          <w:tcPr>
            <w:tcW w:w="1690" w:type="dxa"/>
            <w:noWrap/>
            <w:hideMark/>
          </w:tcPr>
          <w:p w14:paraId="14E2DBB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2 to 1996</w:t>
            </w:r>
          </w:p>
        </w:tc>
      </w:tr>
      <w:tr w:rsidR="00831D3F" w:rsidRPr="00EE7D98" w14:paraId="0C9F59D6" w14:textId="77777777" w:rsidTr="00715A9C">
        <w:trPr>
          <w:trHeight w:val="315"/>
        </w:trPr>
        <w:tc>
          <w:tcPr>
            <w:tcW w:w="1463" w:type="dxa"/>
            <w:noWrap/>
            <w:hideMark/>
          </w:tcPr>
          <w:p w14:paraId="393C245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9</w:t>
            </w:r>
          </w:p>
        </w:tc>
        <w:tc>
          <w:tcPr>
            <w:tcW w:w="1690" w:type="dxa"/>
            <w:noWrap/>
            <w:hideMark/>
          </w:tcPr>
          <w:p w14:paraId="534B58ED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7 to 2001</w:t>
            </w:r>
          </w:p>
        </w:tc>
      </w:tr>
      <w:tr w:rsidR="00831D3F" w:rsidRPr="00EE7D98" w14:paraId="50BDB3D5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58462322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4</w:t>
            </w:r>
          </w:p>
        </w:tc>
        <w:tc>
          <w:tcPr>
            <w:tcW w:w="1690" w:type="dxa"/>
            <w:noWrap/>
            <w:hideMark/>
          </w:tcPr>
          <w:p w14:paraId="15BEB8A1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2 to 2006</w:t>
            </w:r>
          </w:p>
        </w:tc>
      </w:tr>
      <w:tr w:rsidR="00831D3F" w:rsidRPr="00EE7D98" w14:paraId="431C74B7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18A8C6D3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9</w:t>
            </w:r>
          </w:p>
        </w:tc>
        <w:tc>
          <w:tcPr>
            <w:tcW w:w="1690" w:type="dxa"/>
            <w:noWrap/>
            <w:hideMark/>
          </w:tcPr>
          <w:p w14:paraId="1DE05B54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7 to 2011</w:t>
            </w:r>
          </w:p>
        </w:tc>
      </w:tr>
      <w:tr w:rsidR="00831D3F" w:rsidRPr="00EE7D98" w14:paraId="50E75395" w14:textId="77777777" w:rsidTr="00715A9C">
        <w:trPr>
          <w:trHeight w:val="300"/>
        </w:trPr>
        <w:tc>
          <w:tcPr>
            <w:tcW w:w="1463" w:type="dxa"/>
            <w:noWrap/>
            <w:hideMark/>
          </w:tcPr>
          <w:p w14:paraId="35B66A18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14</w:t>
            </w:r>
          </w:p>
        </w:tc>
        <w:tc>
          <w:tcPr>
            <w:tcW w:w="1690" w:type="dxa"/>
            <w:noWrap/>
            <w:hideMark/>
          </w:tcPr>
          <w:p w14:paraId="3210FDDA" w14:textId="77777777" w:rsidR="00831D3F" w:rsidRPr="00EE7D98" w:rsidRDefault="00831D3F" w:rsidP="00715A9C">
            <w:pPr>
              <w:pStyle w:val="Ingenmellomrom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12 to 2015</w:t>
            </w:r>
          </w:p>
        </w:tc>
      </w:tr>
    </w:tbl>
    <w:p w14:paraId="32B862A9" w14:textId="57E0E6CB" w:rsidR="00926986" w:rsidRPr="00EE7D98" w:rsidRDefault="00831D3F" w:rsidP="00831D3F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sz w:val="18"/>
          <w:szCs w:val="18"/>
          <w:lang w:val="en-US"/>
        </w:rPr>
        <w:t>Abbreviations: NDVI, normaliz</w:t>
      </w:r>
      <w:r w:rsidR="00926986">
        <w:rPr>
          <w:rFonts w:ascii="Times New Roman" w:hAnsi="Times New Roman" w:cs="Times New Roman"/>
          <w:i/>
          <w:sz w:val="18"/>
          <w:szCs w:val="18"/>
          <w:lang w:val="en-US"/>
        </w:rPr>
        <w:t>ed difference vegetation index.</w:t>
      </w:r>
    </w:p>
    <w:p w14:paraId="545EE246" w14:textId="77777777" w:rsidR="003A20B6" w:rsidRDefault="003A20B6" w:rsidP="00926986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6ADAAFC" w14:textId="7AEBE8A2" w:rsidR="00926986" w:rsidRPr="00EE7D98" w:rsidRDefault="00926986" w:rsidP="00926986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>Table S4</w:t>
      </w:r>
      <w:r w:rsidR="00544CA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14797">
        <w:rPr>
          <w:rFonts w:ascii="Times New Roman" w:hAnsi="Times New Roman" w:cs="Times New Roman"/>
          <w:sz w:val="24"/>
          <w:szCs w:val="24"/>
          <w:lang w:val="en-US"/>
        </w:rPr>
        <w:t>Pearson</w:t>
      </w:r>
      <w:r w:rsidR="00544CA2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Pr="00EE7D98">
        <w:rPr>
          <w:rFonts w:ascii="Times New Roman" w:hAnsi="Times New Roman" w:cs="Times New Roman"/>
          <w:sz w:val="24"/>
          <w:szCs w:val="24"/>
          <w:lang w:val="en-US"/>
        </w:rPr>
        <w:t>orrelation coefficients for the included air pollutants and NDVI</w:t>
      </w:r>
      <w:r w:rsidR="0094260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4A68C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4260E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4A68C1">
        <w:rPr>
          <w:rFonts w:ascii="Times New Roman" w:hAnsi="Times New Roman" w:cs="Times New Roman"/>
          <w:sz w:val="24"/>
          <w:szCs w:val="24"/>
          <w:lang w:val="en-US"/>
        </w:rPr>
        <w:t>susceptibility</w:t>
      </w:r>
      <w:r w:rsidR="0094260E">
        <w:rPr>
          <w:rFonts w:ascii="Times New Roman" w:hAnsi="Times New Roman" w:cs="Times New Roman"/>
          <w:sz w:val="24"/>
          <w:szCs w:val="24"/>
          <w:lang w:val="en-US"/>
        </w:rPr>
        <w:t xml:space="preserve"> windows</w:t>
      </w:r>
      <w:r w:rsidRPr="00EE7D9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90AB28B" w14:textId="0F1807F5" w:rsidR="0094260E" w:rsidRPr="00EE7D98" w:rsidRDefault="0094260E" w:rsidP="0094260E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125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0-10 years</w:t>
      </w:r>
      <w:r w:rsidR="00ED3DB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ellrutenett"/>
        <w:tblW w:w="93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7"/>
        <w:gridCol w:w="1292"/>
        <w:gridCol w:w="1292"/>
        <w:gridCol w:w="1292"/>
        <w:gridCol w:w="1292"/>
        <w:gridCol w:w="1292"/>
        <w:gridCol w:w="1194"/>
      </w:tblGrid>
      <w:tr w:rsidR="0094260E" w:rsidRPr="00EE7D98" w14:paraId="1495A07F" w14:textId="77777777" w:rsidTr="0099096C"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1A7040F6" w14:textId="4A1FD62C" w:rsidR="0094260E" w:rsidRPr="00EE7D98" w:rsidRDefault="006E5D6A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xposure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5F78D543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399A5883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1426604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1B508BC9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C0F59E2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</w:tcPr>
          <w:p w14:paraId="73F83852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</w:p>
        </w:tc>
      </w:tr>
      <w:tr w:rsidR="0094260E" w:rsidRPr="00EE7D98" w14:paraId="17EFAE36" w14:textId="77777777" w:rsidTr="00715A9C">
        <w:tc>
          <w:tcPr>
            <w:tcW w:w="1677" w:type="dxa"/>
            <w:tcBorders>
              <w:top w:val="single" w:sz="4" w:space="0" w:color="auto"/>
            </w:tcBorders>
          </w:tcPr>
          <w:p w14:paraId="4B3AE19B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2CEDDD5D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3C51FB66" w14:textId="436AD630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13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30263DE4" w14:textId="360A34E7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48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46211265" w14:textId="24A55E8C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638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7DCB79DD" w14:textId="7A207FBE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376</w:t>
            </w:r>
          </w:p>
        </w:tc>
        <w:tc>
          <w:tcPr>
            <w:tcW w:w="1194" w:type="dxa"/>
            <w:tcBorders>
              <w:top w:val="single" w:sz="4" w:space="0" w:color="auto"/>
            </w:tcBorders>
          </w:tcPr>
          <w:p w14:paraId="020F16F0" w14:textId="22D9D4F2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25</w:t>
            </w:r>
          </w:p>
        </w:tc>
      </w:tr>
      <w:tr w:rsidR="0094260E" w:rsidRPr="00EE7D98" w14:paraId="0FEA23CD" w14:textId="77777777" w:rsidTr="00715A9C">
        <w:tc>
          <w:tcPr>
            <w:tcW w:w="1677" w:type="dxa"/>
          </w:tcPr>
          <w:p w14:paraId="60FB09DC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</w:tcPr>
          <w:p w14:paraId="19B62F44" w14:textId="6950A8CD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13</w:t>
            </w:r>
          </w:p>
        </w:tc>
        <w:tc>
          <w:tcPr>
            <w:tcW w:w="1292" w:type="dxa"/>
          </w:tcPr>
          <w:p w14:paraId="7D3FFE38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1B08A53B" w14:textId="6B1DC112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65</w:t>
            </w:r>
          </w:p>
        </w:tc>
        <w:tc>
          <w:tcPr>
            <w:tcW w:w="1292" w:type="dxa"/>
          </w:tcPr>
          <w:p w14:paraId="35B777B7" w14:textId="30137600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603</w:t>
            </w:r>
          </w:p>
        </w:tc>
        <w:tc>
          <w:tcPr>
            <w:tcW w:w="1292" w:type="dxa"/>
          </w:tcPr>
          <w:p w14:paraId="5A78728F" w14:textId="3ECC120B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81</w:t>
            </w:r>
          </w:p>
        </w:tc>
        <w:tc>
          <w:tcPr>
            <w:tcW w:w="1194" w:type="dxa"/>
          </w:tcPr>
          <w:p w14:paraId="59CFB1F0" w14:textId="1D7A006C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37</w:t>
            </w:r>
          </w:p>
        </w:tc>
      </w:tr>
      <w:tr w:rsidR="0094260E" w:rsidRPr="00EE7D98" w14:paraId="17036D01" w14:textId="77777777" w:rsidTr="00715A9C">
        <w:tc>
          <w:tcPr>
            <w:tcW w:w="1677" w:type="dxa"/>
          </w:tcPr>
          <w:p w14:paraId="246C1A42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</w:tcPr>
          <w:p w14:paraId="623824F3" w14:textId="727FA6B8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48</w:t>
            </w:r>
          </w:p>
        </w:tc>
        <w:tc>
          <w:tcPr>
            <w:tcW w:w="1292" w:type="dxa"/>
          </w:tcPr>
          <w:p w14:paraId="1EEE695A" w14:textId="7C12E24B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65</w:t>
            </w:r>
          </w:p>
        </w:tc>
        <w:tc>
          <w:tcPr>
            <w:tcW w:w="1292" w:type="dxa"/>
          </w:tcPr>
          <w:p w14:paraId="3B4C6AD3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7DAB0547" w14:textId="46DF1295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91</w:t>
            </w:r>
          </w:p>
        </w:tc>
        <w:tc>
          <w:tcPr>
            <w:tcW w:w="1292" w:type="dxa"/>
          </w:tcPr>
          <w:p w14:paraId="24F672D3" w14:textId="416F8F83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654</w:t>
            </w:r>
          </w:p>
        </w:tc>
        <w:tc>
          <w:tcPr>
            <w:tcW w:w="1194" w:type="dxa"/>
          </w:tcPr>
          <w:p w14:paraId="1D9FD036" w14:textId="216C4B74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409</w:t>
            </w:r>
          </w:p>
        </w:tc>
      </w:tr>
      <w:tr w:rsidR="0094260E" w:rsidRPr="00EE7D98" w14:paraId="0E15D834" w14:textId="77777777" w:rsidTr="00715A9C">
        <w:tc>
          <w:tcPr>
            <w:tcW w:w="1677" w:type="dxa"/>
          </w:tcPr>
          <w:p w14:paraId="79797A7B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</w:tcPr>
          <w:p w14:paraId="445CA696" w14:textId="136D7F06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38</w:t>
            </w:r>
          </w:p>
        </w:tc>
        <w:tc>
          <w:tcPr>
            <w:tcW w:w="1292" w:type="dxa"/>
          </w:tcPr>
          <w:p w14:paraId="316FA388" w14:textId="52FACB93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03</w:t>
            </w:r>
          </w:p>
        </w:tc>
        <w:tc>
          <w:tcPr>
            <w:tcW w:w="1292" w:type="dxa"/>
          </w:tcPr>
          <w:p w14:paraId="22E1667C" w14:textId="634038A4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91</w:t>
            </w:r>
          </w:p>
        </w:tc>
        <w:tc>
          <w:tcPr>
            <w:tcW w:w="1292" w:type="dxa"/>
          </w:tcPr>
          <w:p w14:paraId="3C2560DD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0101D282" w14:textId="63F495D9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787</w:t>
            </w:r>
          </w:p>
        </w:tc>
        <w:tc>
          <w:tcPr>
            <w:tcW w:w="1194" w:type="dxa"/>
          </w:tcPr>
          <w:p w14:paraId="3DF57EFF" w14:textId="7CBB506F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40</w:t>
            </w:r>
          </w:p>
        </w:tc>
      </w:tr>
      <w:tr w:rsidR="0094260E" w:rsidRPr="00EE7D98" w14:paraId="508B4288" w14:textId="77777777" w:rsidTr="00715A9C">
        <w:tc>
          <w:tcPr>
            <w:tcW w:w="1677" w:type="dxa"/>
          </w:tcPr>
          <w:p w14:paraId="7714007B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292" w:type="dxa"/>
          </w:tcPr>
          <w:p w14:paraId="5563545C" w14:textId="55F07594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76</w:t>
            </w:r>
          </w:p>
        </w:tc>
        <w:tc>
          <w:tcPr>
            <w:tcW w:w="1292" w:type="dxa"/>
          </w:tcPr>
          <w:p w14:paraId="5EA839FE" w14:textId="5A58F35B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81</w:t>
            </w:r>
          </w:p>
        </w:tc>
        <w:tc>
          <w:tcPr>
            <w:tcW w:w="1292" w:type="dxa"/>
          </w:tcPr>
          <w:p w14:paraId="76C5A6AD" w14:textId="552BCA81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54</w:t>
            </w:r>
          </w:p>
        </w:tc>
        <w:tc>
          <w:tcPr>
            <w:tcW w:w="1292" w:type="dxa"/>
          </w:tcPr>
          <w:p w14:paraId="17984026" w14:textId="525F88E8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787</w:t>
            </w:r>
          </w:p>
        </w:tc>
        <w:tc>
          <w:tcPr>
            <w:tcW w:w="1292" w:type="dxa"/>
          </w:tcPr>
          <w:p w14:paraId="46E1AAAD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194" w:type="dxa"/>
          </w:tcPr>
          <w:p w14:paraId="5A5D8384" w14:textId="5BC9A22D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310</w:t>
            </w:r>
          </w:p>
        </w:tc>
      </w:tr>
      <w:tr w:rsidR="0094260E" w:rsidRPr="00EE7D98" w14:paraId="404475F6" w14:textId="77777777" w:rsidTr="00715A9C">
        <w:tc>
          <w:tcPr>
            <w:tcW w:w="1677" w:type="dxa"/>
          </w:tcPr>
          <w:p w14:paraId="0984449C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1292" w:type="dxa"/>
          </w:tcPr>
          <w:p w14:paraId="3248C90C" w14:textId="40F37789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25</w:t>
            </w:r>
          </w:p>
        </w:tc>
        <w:tc>
          <w:tcPr>
            <w:tcW w:w="1292" w:type="dxa"/>
          </w:tcPr>
          <w:p w14:paraId="2D55A9ED" w14:textId="097F296F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37</w:t>
            </w:r>
          </w:p>
        </w:tc>
        <w:tc>
          <w:tcPr>
            <w:tcW w:w="1292" w:type="dxa"/>
          </w:tcPr>
          <w:p w14:paraId="4A64B766" w14:textId="6E910608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09</w:t>
            </w:r>
          </w:p>
        </w:tc>
        <w:tc>
          <w:tcPr>
            <w:tcW w:w="1292" w:type="dxa"/>
          </w:tcPr>
          <w:p w14:paraId="14DC96C7" w14:textId="56F5F7BA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40</w:t>
            </w:r>
          </w:p>
        </w:tc>
        <w:tc>
          <w:tcPr>
            <w:tcW w:w="1292" w:type="dxa"/>
          </w:tcPr>
          <w:p w14:paraId="6D911826" w14:textId="4338BE2F" w:rsidR="0094260E" w:rsidRPr="00EE7D98" w:rsidRDefault="004A68C1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0</w:t>
            </w:r>
          </w:p>
        </w:tc>
        <w:tc>
          <w:tcPr>
            <w:tcW w:w="1194" w:type="dxa"/>
          </w:tcPr>
          <w:p w14:paraId="72584B0F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26D12D8D" w14:textId="42737A12" w:rsidR="0094260E" w:rsidRDefault="0094260E" w:rsidP="0094260E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; NDVI, normalized difference vegetation index; N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; 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ozone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.</w:t>
      </w:r>
      <w:r w:rsidR="003A20B6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 </w:t>
      </w:r>
      <w:r w:rsidRPr="00EE7D98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1</w:t>
      </w:r>
      <w:r w:rsidRPr="00EE7D98">
        <w:rPr>
          <w:rFonts w:ascii="Times New Roman" w:hAnsi="Times New Roman" w:cs="Times New Roman"/>
          <w:i/>
          <w:sz w:val="18"/>
          <w:szCs w:val="18"/>
          <w:lang w:val="en-US"/>
        </w:rPr>
        <w:t>300-m buffer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.</w:t>
      </w:r>
    </w:p>
    <w:p w14:paraId="5E4B1543" w14:textId="345CA8DB" w:rsidR="0094260E" w:rsidRPr="00EE7D98" w:rsidRDefault="0094260E" w:rsidP="0094260E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125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10-18 years</w:t>
      </w:r>
    </w:p>
    <w:tbl>
      <w:tblPr>
        <w:tblStyle w:val="Tabellrutenett"/>
        <w:tblW w:w="93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7"/>
        <w:gridCol w:w="1292"/>
        <w:gridCol w:w="1292"/>
        <w:gridCol w:w="1292"/>
        <w:gridCol w:w="1292"/>
        <w:gridCol w:w="1292"/>
        <w:gridCol w:w="1194"/>
      </w:tblGrid>
      <w:tr w:rsidR="0094260E" w:rsidRPr="00EE7D98" w14:paraId="6E9F082C" w14:textId="77777777" w:rsidTr="0099096C"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017B8901" w14:textId="3CF55B1A" w:rsidR="0094260E" w:rsidRPr="00EE7D98" w:rsidRDefault="006E5D6A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xposure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B43A0C9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C7C2C6A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2C0CB60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9471F3A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885EFED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</w:tcPr>
          <w:p w14:paraId="75523A99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</w:p>
        </w:tc>
      </w:tr>
      <w:tr w:rsidR="0094260E" w:rsidRPr="00EE7D98" w14:paraId="5A853044" w14:textId="77777777" w:rsidTr="00715A9C">
        <w:tc>
          <w:tcPr>
            <w:tcW w:w="1677" w:type="dxa"/>
            <w:tcBorders>
              <w:top w:val="single" w:sz="4" w:space="0" w:color="auto"/>
            </w:tcBorders>
          </w:tcPr>
          <w:p w14:paraId="66098548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164AFA65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5574A2FF" w14:textId="2BBB8A48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08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769DF437" w14:textId="6BD05F3E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12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24AECB2F" w14:textId="2B4C6FD5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697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60B57E73" w14:textId="24235A04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329</w:t>
            </w:r>
          </w:p>
        </w:tc>
        <w:tc>
          <w:tcPr>
            <w:tcW w:w="1194" w:type="dxa"/>
            <w:tcBorders>
              <w:top w:val="single" w:sz="4" w:space="0" w:color="auto"/>
            </w:tcBorders>
          </w:tcPr>
          <w:p w14:paraId="2DC0DA58" w14:textId="3EDF7DD6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70</w:t>
            </w:r>
          </w:p>
        </w:tc>
      </w:tr>
      <w:tr w:rsidR="0094260E" w:rsidRPr="00EE7D98" w14:paraId="7A60CCBD" w14:textId="77777777" w:rsidTr="00715A9C">
        <w:tc>
          <w:tcPr>
            <w:tcW w:w="1677" w:type="dxa"/>
          </w:tcPr>
          <w:p w14:paraId="429999CA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</w:tcPr>
          <w:p w14:paraId="19ADA23E" w14:textId="459F6BAE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08</w:t>
            </w:r>
          </w:p>
        </w:tc>
        <w:tc>
          <w:tcPr>
            <w:tcW w:w="1292" w:type="dxa"/>
          </w:tcPr>
          <w:p w14:paraId="3535DF6B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6EC8DCDE" w14:textId="19460AF9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28</w:t>
            </w:r>
          </w:p>
        </w:tc>
        <w:tc>
          <w:tcPr>
            <w:tcW w:w="1292" w:type="dxa"/>
          </w:tcPr>
          <w:p w14:paraId="2ACE180D" w14:textId="16A293C7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674</w:t>
            </w:r>
          </w:p>
        </w:tc>
        <w:tc>
          <w:tcPr>
            <w:tcW w:w="1292" w:type="dxa"/>
          </w:tcPr>
          <w:p w14:paraId="3F7D77AD" w14:textId="143321FD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66</w:t>
            </w:r>
          </w:p>
        </w:tc>
        <w:tc>
          <w:tcPr>
            <w:tcW w:w="1194" w:type="dxa"/>
          </w:tcPr>
          <w:p w14:paraId="4B64F03A" w14:textId="12824ABC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87</w:t>
            </w:r>
          </w:p>
        </w:tc>
      </w:tr>
      <w:tr w:rsidR="0094260E" w:rsidRPr="00EE7D98" w14:paraId="2359CFD3" w14:textId="77777777" w:rsidTr="00715A9C">
        <w:tc>
          <w:tcPr>
            <w:tcW w:w="1677" w:type="dxa"/>
          </w:tcPr>
          <w:p w14:paraId="6E9B6F89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</w:tcPr>
          <w:p w14:paraId="5C12C4CB" w14:textId="117AA793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12</w:t>
            </w:r>
          </w:p>
        </w:tc>
        <w:tc>
          <w:tcPr>
            <w:tcW w:w="1292" w:type="dxa"/>
          </w:tcPr>
          <w:p w14:paraId="57147A7C" w14:textId="425756CD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28</w:t>
            </w:r>
          </w:p>
        </w:tc>
        <w:tc>
          <w:tcPr>
            <w:tcW w:w="1292" w:type="dxa"/>
          </w:tcPr>
          <w:p w14:paraId="47ABBF9D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22E2B856" w14:textId="282DC8D5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21</w:t>
            </w:r>
          </w:p>
        </w:tc>
        <w:tc>
          <w:tcPr>
            <w:tcW w:w="1292" w:type="dxa"/>
          </w:tcPr>
          <w:p w14:paraId="6EC68DF6" w14:textId="1BF2790B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663</w:t>
            </w:r>
          </w:p>
        </w:tc>
        <w:tc>
          <w:tcPr>
            <w:tcW w:w="1194" w:type="dxa"/>
          </w:tcPr>
          <w:p w14:paraId="52410496" w14:textId="76576418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360</w:t>
            </w:r>
          </w:p>
        </w:tc>
      </w:tr>
      <w:tr w:rsidR="0094260E" w:rsidRPr="00EE7D98" w14:paraId="5F603DAA" w14:textId="77777777" w:rsidTr="00715A9C">
        <w:tc>
          <w:tcPr>
            <w:tcW w:w="1677" w:type="dxa"/>
          </w:tcPr>
          <w:p w14:paraId="4786A99E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</w:tcPr>
          <w:p w14:paraId="1425F5AE" w14:textId="67819534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97</w:t>
            </w:r>
          </w:p>
        </w:tc>
        <w:tc>
          <w:tcPr>
            <w:tcW w:w="1292" w:type="dxa"/>
          </w:tcPr>
          <w:p w14:paraId="0F4EE18A" w14:textId="45084F72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74</w:t>
            </w:r>
          </w:p>
        </w:tc>
        <w:tc>
          <w:tcPr>
            <w:tcW w:w="1292" w:type="dxa"/>
          </w:tcPr>
          <w:p w14:paraId="602F2FFE" w14:textId="0C70D9D4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21</w:t>
            </w:r>
          </w:p>
        </w:tc>
        <w:tc>
          <w:tcPr>
            <w:tcW w:w="1292" w:type="dxa"/>
          </w:tcPr>
          <w:p w14:paraId="0D50FA58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76A0B7FD" w14:textId="51D53A37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677</w:t>
            </w:r>
          </w:p>
        </w:tc>
        <w:tc>
          <w:tcPr>
            <w:tcW w:w="1194" w:type="dxa"/>
          </w:tcPr>
          <w:p w14:paraId="0EBF63B1" w14:textId="5E5BB5E4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216</w:t>
            </w:r>
          </w:p>
        </w:tc>
      </w:tr>
      <w:tr w:rsidR="0094260E" w:rsidRPr="00EE7D98" w14:paraId="7F4ABECD" w14:textId="77777777" w:rsidTr="00715A9C">
        <w:tc>
          <w:tcPr>
            <w:tcW w:w="1677" w:type="dxa"/>
          </w:tcPr>
          <w:p w14:paraId="0A2A7DB9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292" w:type="dxa"/>
          </w:tcPr>
          <w:p w14:paraId="1B25E951" w14:textId="65CBD1B3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29</w:t>
            </w:r>
          </w:p>
        </w:tc>
        <w:tc>
          <w:tcPr>
            <w:tcW w:w="1292" w:type="dxa"/>
          </w:tcPr>
          <w:p w14:paraId="18748A5E" w14:textId="500E1695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66</w:t>
            </w:r>
          </w:p>
        </w:tc>
        <w:tc>
          <w:tcPr>
            <w:tcW w:w="1292" w:type="dxa"/>
          </w:tcPr>
          <w:p w14:paraId="49ECE5A1" w14:textId="40B1A2EF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63</w:t>
            </w:r>
          </w:p>
        </w:tc>
        <w:tc>
          <w:tcPr>
            <w:tcW w:w="1292" w:type="dxa"/>
          </w:tcPr>
          <w:p w14:paraId="20323525" w14:textId="5D740CC3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77</w:t>
            </w:r>
          </w:p>
        </w:tc>
        <w:tc>
          <w:tcPr>
            <w:tcW w:w="1292" w:type="dxa"/>
          </w:tcPr>
          <w:p w14:paraId="412D963F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194" w:type="dxa"/>
          </w:tcPr>
          <w:p w14:paraId="0CE9C582" w14:textId="327E01A9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333</w:t>
            </w:r>
          </w:p>
        </w:tc>
      </w:tr>
      <w:tr w:rsidR="0094260E" w:rsidRPr="00EE7D98" w14:paraId="58072EB4" w14:textId="77777777" w:rsidTr="00715A9C">
        <w:tc>
          <w:tcPr>
            <w:tcW w:w="1677" w:type="dxa"/>
          </w:tcPr>
          <w:p w14:paraId="7186AF9D" w14:textId="77777777" w:rsidR="0094260E" w:rsidRPr="00EE7D98" w:rsidRDefault="0094260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1292" w:type="dxa"/>
          </w:tcPr>
          <w:p w14:paraId="570BFEAA" w14:textId="40EFF805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70</w:t>
            </w:r>
          </w:p>
        </w:tc>
        <w:tc>
          <w:tcPr>
            <w:tcW w:w="1292" w:type="dxa"/>
          </w:tcPr>
          <w:p w14:paraId="02359781" w14:textId="4EE8A3AF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87</w:t>
            </w:r>
          </w:p>
        </w:tc>
        <w:tc>
          <w:tcPr>
            <w:tcW w:w="1292" w:type="dxa"/>
          </w:tcPr>
          <w:p w14:paraId="5D01D7E0" w14:textId="444CE3B1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60</w:t>
            </w:r>
          </w:p>
        </w:tc>
        <w:tc>
          <w:tcPr>
            <w:tcW w:w="1292" w:type="dxa"/>
          </w:tcPr>
          <w:p w14:paraId="2AC38611" w14:textId="156CBBA8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16</w:t>
            </w:r>
          </w:p>
        </w:tc>
        <w:tc>
          <w:tcPr>
            <w:tcW w:w="1292" w:type="dxa"/>
          </w:tcPr>
          <w:p w14:paraId="29FB14EA" w14:textId="5953E81F" w:rsidR="0094260E" w:rsidRPr="00EE7D98" w:rsidRDefault="00F7246B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33</w:t>
            </w:r>
          </w:p>
        </w:tc>
        <w:tc>
          <w:tcPr>
            <w:tcW w:w="1194" w:type="dxa"/>
          </w:tcPr>
          <w:p w14:paraId="205E2D93" w14:textId="77777777" w:rsidR="0094260E" w:rsidRPr="00EE7D98" w:rsidRDefault="0094260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1D675A65" w14:textId="61C6B3B2" w:rsidR="0094260E" w:rsidRDefault="0094260E" w:rsidP="0094260E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; NDVI, normalized difference vegetation index; N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; 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ozone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.</w:t>
      </w:r>
      <w:r w:rsidR="003A20B6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 </w:t>
      </w:r>
      <w:r w:rsidRPr="00EE7D98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1</w:t>
      </w:r>
      <w:r w:rsidRPr="00EE7D98">
        <w:rPr>
          <w:rFonts w:ascii="Times New Roman" w:hAnsi="Times New Roman" w:cs="Times New Roman"/>
          <w:i/>
          <w:sz w:val="18"/>
          <w:szCs w:val="18"/>
          <w:lang w:val="en-US"/>
        </w:rPr>
        <w:t>300-m buffer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.</w:t>
      </w:r>
    </w:p>
    <w:p w14:paraId="3A41D553" w14:textId="0D5DD9F5" w:rsidR="0094260E" w:rsidRDefault="0094260E">
      <w:pPr>
        <w:rPr>
          <w:lang w:val="en-US"/>
        </w:rPr>
      </w:pPr>
    </w:p>
    <w:p w14:paraId="26C43DA2" w14:textId="6388577F" w:rsidR="00D678AE" w:rsidRPr="00EE7D98" w:rsidRDefault="00D678AE" w:rsidP="00D678AE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125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EE7D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Lifetime</w:t>
      </w:r>
    </w:p>
    <w:tbl>
      <w:tblPr>
        <w:tblStyle w:val="Tabellrutenett"/>
        <w:tblW w:w="93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7"/>
        <w:gridCol w:w="1292"/>
        <w:gridCol w:w="1292"/>
        <w:gridCol w:w="1292"/>
        <w:gridCol w:w="1292"/>
        <w:gridCol w:w="1292"/>
        <w:gridCol w:w="1194"/>
      </w:tblGrid>
      <w:tr w:rsidR="00D678AE" w:rsidRPr="00EE7D98" w14:paraId="7C7BDEA4" w14:textId="77777777" w:rsidTr="0099096C"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517D2A72" w14:textId="46EFF5AC" w:rsidR="00D678AE" w:rsidRPr="00EE7D98" w:rsidRDefault="006E5D6A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xposure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49D232E7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1FF79971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8C64F80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AE4DE54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9322E08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</w:tcPr>
          <w:p w14:paraId="451CC9F0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</w:p>
        </w:tc>
      </w:tr>
      <w:tr w:rsidR="00D678AE" w:rsidRPr="00EE7D98" w14:paraId="62C141BB" w14:textId="77777777" w:rsidTr="00715A9C">
        <w:tc>
          <w:tcPr>
            <w:tcW w:w="1677" w:type="dxa"/>
            <w:tcBorders>
              <w:top w:val="single" w:sz="4" w:space="0" w:color="auto"/>
            </w:tcBorders>
          </w:tcPr>
          <w:p w14:paraId="37192D58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.5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5BED54DF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3ADDC8ED" w14:textId="28D05B7E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17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697204BC" w14:textId="1E736A9F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30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562C9BED" w14:textId="45D1F3D4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12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0866C810" w14:textId="59479EE5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94</w:t>
            </w:r>
          </w:p>
        </w:tc>
        <w:tc>
          <w:tcPr>
            <w:tcW w:w="1194" w:type="dxa"/>
            <w:tcBorders>
              <w:top w:val="single" w:sz="4" w:space="0" w:color="auto"/>
            </w:tcBorders>
          </w:tcPr>
          <w:p w14:paraId="6A15D60B" w14:textId="1F4BFB82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074</w:t>
            </w:r>
          </w:p>
        </w:tc>
      </w:tr>
      <w:tr w:rsidR="00D678AE" w:rsidRPr="00EE7D98" w14:paraId="7203E57F" w14:textId="77777777" w:rsidTr="00715A9C">
        <w:tc>
          <w:tcPr>
            <w:tcW w:w="1677" w:type="dxa"/>
          </w:tcPr>
          <w:p w14:paraId="2B0385B1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M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</w:p>
        </w:tc>
        <w:tc>
          <w:tcPr>
            <w:tcW w:w="1292" w:type="dxa"/>
          </w:tcPr>
          <w:p w14:paraId="412C9A36" w14:textId="3462C064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17</w:t>
            </w:r>
          </w:p>
        </w:tc>
        <w:tc>
          <w:tcPr>
            <w:tcW w:w="1292" w:type="dxa"/>
          </w:tcPr>
          <w:p w14:paraId="6724EB52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0E64A39A" w14:textId="58572C28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53</w:t>
            </w:r>
          </w:p>
        </w:tc>
        <w:tc>
          <w:tcPr>
            <w:tcW w:w="1292" w:type="dxa"/>
          </w:tcPr>
          <w:p w14:paraId="45E4F342" w14:textId="7DB01B33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670</w:t>
            </w:r>
          </w:p>
        </w:tc>
        <w:tc>
          <w:tcPr>
            <w:tcW w:w="1292" w:type="dxa"/>
          </w:tcPr>
          <w:p w14:paraId="7B54FA2C" w14:textId="7A73F0A2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01</w:t>
            </w:r>
          </w:p>
        </w:tc>
        <w:tc>
          <w:tcPr>
            <w:tcW w:w="1194" w:type="dxa"/>
          </w:tcPr>
          <w:p w14:paraId="060E69F7" w14:textId="33750F05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01</w:t>
            </w:r>
          </w:p>
        </w:tc>
      </w:tr>
      <w:tr w:rsidR="00D678AE" w:rsidRPr="00EE7D98" w14:paraId="0AAC2B64" w14:textId="77777777" w:rsidTr="00715A9C">
        <w:tc>
          <w:tcPr>
            <w:tcW w:w="1677" w:type="dxa"/>
          </w:tcPr>
          <w:p w14:paraId="1A881EE4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292" w:type="dxa"/>
          </w:tcPr>
          <w:p w14:paraId="7315DE14" w14:textId="5DB3A1FD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30</w:t>
            </w:r>
          </w:p>
        </w:tc>
        <w:tc>
          <w:tcPr>
            <w:tcW w:w="1292" w:type="dxa"/>
          </w:tcPr>
          <w:p w14:paraId="28F58985" w14:textId="111689D5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53</w:t>
            </w:r>
          </w:p>
        </w:tc>
        <w:tc>
          <w:tcPr>
            <w:tcW w:w="1292" w:type="dxa"/>
          </w:tcPr>
          <w:p w14:paraId="6EA98EA7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79D2869D" w14:textId="4ABD5724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62</w:t>
            </w:r>
          </w:p>
        </w:tc>
        <w:tc>
          <w:tcPr>
            <w:tcW w:w="1292" w:type="dxa"/>
          </w:tcPr>
          <w:p w14:paraId="1C832F3F" w14:textId="5D1E4AE6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01</w:t>
            </w:r>
          </w:p>
        </w:tc>
        <w:tc>
          <w:tcPr>
            <w:tcW w:w="1194" w:type="dxa"/>
          </w:tcPr>
          <w:p w14:paraId="6FB84140" w14:textId="42E3EE31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300</w:t>
            </w:r>
          </w:p>
        </w:tc>
      </w:tr>
      <w:tr w:rsidR="00D678AE" w:rsidRPr="00EE7D98" w14:paraId="4B245DB0" w14:textId="77777777" w:rsidTr="00715A9C">
        <w:tc>
          <w:tcPr>
            <w:tcW w:w="1677" w:type="dxa"/>
          </w:tcPr>
          <w:p w14:paraId="0A09479D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C</w:t>
            </w:r>
          </w:p>
        </w:tc>
        <w:tc>
          <w:tcPr>
            <w:tcW w:w="1292" w:type="dxa"/>
          </w:tcPr>
          <w:p w14:paraId="210D12ED" w14:textId="1D9552F5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12</w:t>
            </w:r>
          </w:p>
        </w:tc>
        <w:tc>
          <w:tcPr>
            <w:tcW w:w="1292" w:type="dxa"/>
          </w:tcPr>
          <w:p w14:paraId="0D9BCD1E" w14:textId="438ADD0D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70</w:t>
            </w:r>
          </w:p>
        </w:tc>
        <w:tc>
          <w:tcPr>
            <w:tcW w:w="1292" w:type="dxa"/>
          </w:tcPr>
          <w:p w14:paraId="2D18A229" w14:textId="08C7E206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62</w:t>
            </w:r>
          </w:p>
        </w:tc>
        <w:tc>
          <w:tcPr>
            <w:tcW w:w="1292" w:type="dxa"/>
          </w:tcPr>
          <w:p w14:paraId="2511C375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2" w:type="dxa"/>
          </w:tcPr>
          <w:p w14:paraId="35841AB3" w14:textId="33C10729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857</w:t>
            </w:r>
          </w:p>
        </w:tc>
        <w:tc>
          <w:tcPr>
            <w:tcW w:w="1194" w:type="dxa"/>
          </w:tcPr>
          <w:p w14:paraId="28010B89" w14:textId="1FF77D6F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-0.162</w:t>
            </w:r>
          </w:p>
        </w:tc>
      </w:tr>
      <w:tr w:rsidR="00D678AE" w:rsidRPr="00EE7D98" w14:paraId="2584246C" w14:textId="77777777" w:rsidTr="00715A9C">
        <w:tc>
          <w:tcPr>
            <w:tcW w:w="1677" w:type="dxa"/>
          </w:tcPr>
          <w:p w14:paraId="4D2AF763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</w:p>
        </w:tc>
        <w:tc>
          <w:tcPr>
            <w:tcW w:w="1292" w:type="dxa"/>
          </w:tcPr>
          <w:p w14:paraId="046171A0" w14:textId="10B302CC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94</w:t>
            </w:r>
          </w:p>
        </w:tc>
        <w:tc>
          <w:tcPr>
            <w:tcW w:w="1292" w:type="dxa"/>
          </w:tcPr>
          <w:p w14:paraId="2950C6BE" w14:textId="69E03A2A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1</w:t>
            </w:r>
          </w:p>
        </w:tc>
        <w:tc>
          <w:tcPr>
            <w:tcW w:w="1292" w:type="dxa"/>
          </w:tcPr>
          <w:p w14:paraId="1AE522AB" w14:textId="4A038C05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587</w:t>
            </w:r>
          </w:p>
        </w:tc>
        <w:tc>
          <w:tcPr>
            <w:tcW w:w="1292" w:type="dxa"/>
          </w:tcPr>
          <w:p w14:paraId="636FC413" w14:textId="17F5A771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28</w:t>
            </w:r>
          </w:p>
        </w:tc>
        <w:tc>
          <w:tcPr>
            <w:tcW w:w="1292" w:type="dxa"/>
          </w:tcPr>
          <w:p w14:paraId="51C1F175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194" w:type="dxa"/>
          </w:tcPr>
          <w:p w14:paraId="1858E634" w14:textId="068E7849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320</w:t>
            </w:r>
          </w:p>
        </w:tc>
      </w:tr>
      <w:tr w:rsidR="00D678AE" w:rsidRPr="00EE7D98" w14:paraId="2BB000A5" w14:textId="77777777" w:rsidTr="00715A9C">
        <w:tc>
          <w:tcPr>
            <w:tcW w:w="1677" w:type="dxa"/>
          </w:tcPr>
          <w:p w14:paraId="5975FA4E" w14:textId="77777777" w:rsidR="00D678AE" w:rsidRPr="00EE7D98" w:rsidRDefault="00D678AE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</w:pP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DVI</w:t>
            </w:r>
            <w:r w:rsidRPr="00EE7D9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1292" w:type="dxa"/>
          </w:tcPr>
          <w:p w14:paraId="1E106F95" w14:textId="74F1E1A1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74</w:t>
            </w:r>
          </w:p>
        </w:tc>
        <w:tc>
          <w:tcPr>
            <w:tcW w:w="1292" w:type="dxa"/>
          </w:tcPr>
          <w:p w14:paraId="77957A85" w14:textId="72027B7C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1</w:t>
            </w:r>
          </w:p>
        </w:tc>
        <w:tc>
          <w:tcPr>
            <w:tcW w:w="1292" w:type="dxa"/>
          </w:tcPr>
          <w:p w14:paraId="3C8A46E3" w14:textId="3F785E0D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00</w:t>
            </w:r>
          </w:p>
        </w:tc>
        <w:tc>
          <w:tcPr>
            <w:tcW w:w="1292" w:type="dxa"/>
          </w:tcPr>
          <w:p w14:paraId="1FCE54FF" w14:textId="349F0E4B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62</w:t>
            </w:r>
          </w:p>
        </w:tc>
        <w:tc>
          <w:tcPr>
            <w:tcW w:w="1292" w:type="dxa"/>
          </w:tcPr>
          <w:p w14:paraId="499F8F01" w14:textId="364B810E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0</w:t>
            </w:r>
          </w:p>
        </w:tc>
        <w:tc>
          <w:tcPr>
            <w:tcW w:w="1194" w:type="dxa"/>
          </w:tcPr>
          <w:p w14:paraId="093E0770" w14:textId="77777777" w:rsidR="00D678AE" w:rsidRPr="00EE7D98" w:rsidRDefault="00D678AE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2ACD68A7" w14:textId="2D79AD68" w:rsidR="006E5D6A" w:rsidRPr="007B3FF0" w:rsidRDefault="00D678AE" w:rsidP="007B3FF0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; NDVI, normalized difference vegetation index; N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; 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ozone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; 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 w:rsidR="006E5D6A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.</w:t>
      </w:r>
      <w:r w:rsidR="003A20B6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</w:t>
      </w:r>
      <w:r w:rsidRPr="007B3FF0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perscript"/>
          <w:lang w:val="en-US"/>
        </w:rPr>
        <w:t>1</w:t>
      </w:r>
      <w:r w:rsidRPr="007B3FF0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300-m buffer</w:t>
      </w:r>
      <w:r w:rsidR="006E5D6A" w:rsidRPr="007B3FF0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.</w:t>
      </w:r>
    </w:p>
    <w:p w14:paraId="61E471A8" w14:textId="2B3B4D58" w:rsidR="006E5D6A" w:rsidRDefault="006E5D6A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D12E4D7" w14:textId="307385CD" w:rsidR="006E5D6A" w:rsidRDefault="006E5D6A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S5. </w:t>
      </w:r>
      <w:r w:rsidR="00814797">
        <w:rPr>
          <w:rFonts w:ascii="Times New Roman" w:hAnsi="Times New Roman" w:cs="Times New Roman"/>
          <w:sz w:val="24"/>
          <w:szCs w:val="24"/>
          <w:lang w:val="en-GB"/>
        </w:rPr>
        <w:t>Pearson</w:t>
      </w:r>
      <w:r w:rsidR="00544C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44CA2">
        <w:rPr>
          <w:rFonts w:ascii="Times New Roman" w:hAnsi="Times New Roman" w:cs="Times New Roman"/>
          <w:sz w:val="24"/>
          <w:szCs w:val="24"/>
          <w:lang w:val="en-US"/>
        </w:rPr>
        <w:t>correla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efficients for different susceptibility windows for each exposure</w:t>
      </w:r>
      <w:r w:rsidRPr="00EE7D9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E1AAAF" w14:textId="50CAF29E" w:rsid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a. </w:t>
      </w:r>
      <w:r>
        <w:rPr>
          <w:rFonts w:ascii="Times New Roman" w:hAnsi="Times New Roman" w:cs="Times New Roman"/>
          <w:sz w:val="24"/>
          <w:szCs w:val="24"/>
          <w:lang w:val="en-GB"/>
        </w:rPr>
        <w:t>PM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.5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73A7F6DE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0933F323" w14:textId="5DA2E428" w:rsidR="003A20B6" w:rsidRPr="00EE7D98" w:rsidRDefault="003A20B6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B31A46B" w14:textId="242197E0" w:rsidR="003A20B6" w:rsidRPr="00EE7D98" w:rsidRDefault="003A20B6" w:rsidP="006E5D6A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3A7D9A60" w14:textId="37CC356E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7F98384D" w14:textId="1BDCCB69" w:rsidR="003A20B6" w:rsidRPr="00EE7D98" w:rsidRDefault="003A20B6" w:rsidP="006E5D6A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5E7E38F0" w14:textId="77777777" w:rsidTr="007B3FF0">
        <w:tc>
          <w:tcPr>
            <w:tcW w:w="2644" w:type="dxa"/>
          </w:tcPr>
          <w:p w14:paraId="7931FE69" w14:textId="14E3ABDA" w:rsidR="003A20B6" w:rsidRPr="00EE7D98" w:rsidRDefault="003A20B6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4ABA67C5" w14:textId="77777777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6C2BC66F" w14:textId="26A0AB52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00</w:t>
            </w:r>
          </w:p>
        </w:tc>
        <w:tc>
          <w:tcPr>
            <w:tcW w:w="1293" w:type="dxa"/>
          </w:tcPr>
          <w:p w14:paraId="6668704E" w14:textId="19833C84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73</w:t>
            </w:r>
          </w:p>
        </w:tc>
      </w:tr>
      <w:tr w:rsidR="003A20B6" w:rsidRPr="00EE7D98" w14:paraId="79308E71" w14:textId="77777777" w:rsidTr="007B3FF0">
        <w:tc>
          <w:tcPr>
            <w:tcW w:w="2644" w:type="dxa"/>
          </w:tcPr>
          <w:p w14:paraId="2B5B2D73" w14:textId="1A24B4D8" w:rsidR="003A20B6" w:rsidRPr="00EE7D98" w:rsidRDefault="003A20B6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572555EB" w14:textId="694B8671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00</w:t>
            </w:r>
          </w:p>
        </w:tc>
        <w:tc>
          <w:tcPr>
            <w:tcW w:w="1463" w:type="dxa"/>
          </w:tcPr>
          <w:p w14:paraId="4E5DFCB3" w14:textId="77777777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06B44130" w14:textId="37643EF9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00</w:t>
            </w:r>
          </w:p>
        </w:tc>
      </w:tr>
      <w:tr w:rsidR="003A20B6" w:rsidRPr="00EE7D98" w14:paraId="4CCC07D5" w14:textId="77777777" w:rsidTr="007B3FF0">
        <w:tc>
          <w:tcPr>
            <w:tcW w:w="2644" w:type="dxa"/>
          </w:tcPr>
          <w:p w14:paraId="56D56FE6" w14:textId="5204DD05" w:rsidR="003A20B6" w:rsidRPr="00EE7D98" w:rsidRDefault="003A20B6" w:rsidP="006E5D6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12FC06D0" w14:textId="6346C1B4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73</w:t>
            </w:r>
          </w:p>
        </w:tc>
        <w:tc>
          <w:tcPr>
            <w:tcW w:w="1463" w:type="dxa"/>
          </w:tcPr>
          <w:p w14:paraId="699E27DC" w14:textId="55497988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00</w:t>
            </w:r>
          </w:p>
        </w:tc>
        <w:tc>
          <w:tcPr>
            <w:tcW w:w="1293" w:type="dxa"/>
          </w:tcPr>
          <w:p w14:paraId="736C1C01" w14:textId="77777777" w:rsidR="003A20B6" w:rsidRPr="00EE7D98" w:rsidRDefault="003A20B6" w:rsidP="006E5D6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61E04D80" w14:textId="48F58535" w:rsidR="006E5D6A" w:rsidRP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: 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P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.</w:t>
      </w:r>
    </w:p>
    <w:p w14:paraId="52C78FCE" w14:textId="77777777" w:rsidR="006E5D6A" w:rsidRDefault="006E5D6A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E747AAA" w14:textId="2776A040" w:rsidR="006E5D6A" w:rsidRP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b. </w:t>
      </w:r>
      <w:r>
        <w:rPr>
          <w:rFonts w:ascii="Times New Roman" w:hAnsi="Times New Roman" w:cs="Times New Roman"/>
          <w:sz w:val="24"/>
          <w:szCs w:val="24"/>
          <w:lang w:val="en-GB"/>
        </w:rPr>
        <w:t>PM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0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4FC94FB7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7DD0E3D0" w14:textId="15940330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34B6C50" w14:textId="77777777" w:rsidR="003A20B6" w:rsidRPr="00EE7D98" w:rsidRDefault="003A20B6" w:rsidP="00715A9C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5F8734D8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61031F01" w14:textId="77777777" w:rsidR="003A20B6" w:rsidRPr="00EE7D98" w:rsidRDefault="003A20B6" w:rsidP="00715A9C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08BBC408" w14:textId="77777777" w:rsidTr="007B3FF0">
        <w:tc>
          <w:tcPr>
            <w:tcW w:w="2644" w:type="dxa"/>
          </w:tcPr>
          <w:p w14:paraId="666C6AB3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6935B8A9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4CFA1E8F" w14:textId="2B2CB16F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76</w:t>
            </w:r>
          </w:p>
        </w:tc>
        <w:tc>
          <w:tcPr>
            <w:tcW w:w="1293" w:type="dxa"/>
          </w:tcPr>
          <w:p w14:paraId="327334C2" w14:textId="37366395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70</w:t>
            </w:r>
          </w:p>
        </w:tc>
      </w:tr>
      <w:tr w:rsidR="003A20B6" w:rsidRPr="00EE7D98" w14:paraId="0C3616D4" w14:textId="77777777" w:rsidTr="007B3FF0">
        <w:tc>
          <w:tcPr>
            <w:tcW w:w="2644" w:type="dxa"/>
          </w:tcPr>
          <w:p w14:paraId="265C1A4F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1E7733EE" w14:textId="31566A13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6</w:t>
            </w:r>
          </w:p>
        </w:tc>
        <w:tc>
          <w:tcPr>
            <w:tcW w:w="1463" w:type="dxa"/>
          </w:tcPr>
          <w:p w14:paraId="5E0FFF4F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26C26F57" w14:textId="700A69A4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64</w:t>
            </w:r>
          </w:p>
        </w:tc>
      </w:tr>
      <w:tr w:rsidR="003A20B6" w:rsidRPr="00EE7D98" w14:paraId="26603833" w14:textId="77777777" w:rsidTr="007B3FF0">
        <w:tc>
          <w:tcPr>
            <w:tcW w:w="2644" w:type="dxa"/>
          </w:tcPr>
          <w:p w14:paraId="12167BAA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35EF2643" w14:textId="21C27D4B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70</w:t>
            </w:r>
          </w:p>
        </w:tc>
        <w:tc>
          <w:tcPr>
            <w:tcW w:w="1463" w:type="dxa"/>
          </w:tcPr>
          <w:p w14:paraId="329B9A0E" w14:textId="01CB1D35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64</w:t>
            </w:r>
          </w:p>
        </w:tc>
        <w:tc>
          <w:tcPr>
            <w:tcW w:w="1293" w:type="dxa"/>
          </w:tcPr>
          <w:p w14:paraId="1671CA07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6C92636F" w14:textId="202C52C7" w:rsidR="00B84793" w:rsidRPr="00EE7D98" w:rsidRDefault="00B84793" w:rsidP="00B84793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Abbreviations: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P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M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less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.</w:t>
      </w:r>
    </w:p>
    <w:p w14:paraId="6C9D2DE6" w14:textId="64F6C345" w:rsidR="006E5D6A" w:rsidRPr="00B84793" w:rsidRDefault="006E5D6A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9AE0B80" w14:textId="7754DF08" w:rsidR="006E5D6A" w:rsidRP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vertAlign w:val="subscript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c. </w:t>
      </w:r>
      <w:r>
        <w:rPr>
          <w:rFonts w:ascii="Times New Roman" w:hAnsi="Times New Roman" w:cs="Times New Roman"/>
          <w:sz w:val="24"/>
          <w:szCs w:val="24"/>
          <w:lang w:val="en-GB"/>
        </w:rPr>
        <w:t>NO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15309F19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3B6865DB" w14:textId="213F3E8C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53EB4EBE" w14:textId="77777777" w:rsidR="003A20B6" w:rsidRPr="00EE7D98" w:rsidRDefault="003A20B6" w:rsidP="00715A9C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0538C1BE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6D6D4D05" w14:textId="77777777" w:rsidR="003A20B6" w:rsidRPr="00EE7D98" w:rsidRDefault="003A20B6" w:rsidP="00715A9C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1D56D6E9" w14:textId="77777777" w:rsidTr="007B3FF0">
        <w:tc>
          <w:tcPr>
            <w:tcW w:w="2644" w:type="dxa"/>
          </w:tcPr>
          <w:p w14:paraId="776CEE93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6A052D92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63B22CFA" w14:textId="16F4AF3F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83</w:t>
            </w:r>
          </w:p>
        </w:tc>
        <w:tc>
          <w:tcPr>
            <w:tcW w:w="1293" w:type="dxa"/>
          </w:tcPr>
          <w:p w14:paraId="45746516" w14:textId="381DAE3A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52</w:t>
            </w:r>
          </w:p>
        </w:tc>
      </w:tr>
      <w:tr w:rsidR="003A20B6" w:rsidRPr="00EE7D98" w14:paraId="6B98D333" w14:textId="77777777" w:rsidTr="007B3FF0">
        <w:tc>
          <w:tcPr>
            <w:tcW w:w="2644" w:type="dxa"/>
          </w:tcPr>
          <w:p w14:paraId="277F5AEC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519125F6" w14:textId="39EF3910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83</w:t>
            </w:r>
          </w:p>
        </w:tc>
        <w:tc>
          <w:tcPr>
            <w:tcW w:w="1463" w:type="dxa"/>
          </w:tcPr>
          <w:p w14:paraId="486A3CF6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2EB1871B" w14:textId="056F7BF1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25</w:t>
            </w:r>
          </w:p>
        </w:tc>
      </w:tr>
      <w:tr w:rsidR="003A20B6" w:rsidRPr="00EE7D98" w14:paraId="535022FE" w14:textId="77777777" w:rsidTr="007B3FF0">
        <w:tc>
          <w:tcPr>
            <w:tcW w:w="2644" w:type="dxa"/>
          </w:tcPr>
          <w:p w14:paraId="60EB34CD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7CD95F06" w14:textId="3CD0B0F5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52</w:t>
            </w:r>
          </w:p>
        </w:tc>
        <w:tc>
          <w:tcPr>
            <w:tcW w:w="1463" w:type="dxa"/>
          </w:tcPr>
          <w:p w14:paraId="3A1F5A19" w14:textId="5466352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25</w:t>
            </w:r>
          </w:p>
        </w:tc>
        <w:tc>
          <w:tcPr>
            <w:tcW w:w="1293" w:type="dxa"/>
          </w:tcPr>
          <w:p w14:paraId="5FD040BB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6897D7BE" w14:textId="59F94922" w:rsidR="006E5D6A" w:rsidRDefault="0044445D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N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.</w:t>
      </w:r>
    </w:p>
    <w:p w14:paraId="5E8FF7B7" w14:textId="77777777" w:rsidR="00715A9C" w:rsidRDefault="00715A9C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42F847C7" w14:textId="3978EA00" w:rsidR="006E5D6A" w:rsidRP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d. </w:t>
      </w:r>
      <w:r w:rsidR="00715A9C">
        <w:rPr>
          <w:rFonts w:ascii="Times New Roman" w:hAnsi="Times New Roman" w:cs="Times New Roman"/>
          <w:sz w:val="24"/>
          <w:szCs w:val="24"/>
          <w:lang w:val="en-GB"/>
        </w:rPr>
        <w:t>BC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35D7FC97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541F1267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130A6F55" w14:textId="77777777" w:rsidR="003A20B6" w:rsidRPr="00EE7D98" w:rsidRDefault="003A20B6" w:rsidP="00715A9C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125DC070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31AC30C6" w14:textId="77777777" w:rsidR="003A20B6" w:rsidRPr="00EE7D98" w:rsidRDefault="003A20B6" w:rsidP="00715A9C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799DCD7B" w14:textId="77777777" w:rsidTr="007B3FF0">
        <w:tc>
          <w:tcPr>
            <w:tcW w:w="2644" w:type="dxa"/>
          </w:tcPr>
          <w:p w14:paraId="0ADDE9C6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7A3D4008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1ACE7B81" w14:textId="11D84DE6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79</w:t>
            </w:r>
          </w:p>
        </w:tc>
        <w:tc>
          <w:tcPr>
            <w:tcW w:w="1293" w:type="dxa"/>
          </w:tcPr>
          <w:p w14:paraId="7E64BC6E" w14:textId="5FEB1391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45</w:t>
            </w:r>
          </w:p>
        </w:tc>
      </w:tr>
      <w:tr w:rsidR="003A20B6" w:rsidRPr="00EE7D98" w14:paraId="6EDE5C7E" w14:textId="77777777" w:rsidTr="007B3FF0">
        <w:tc>
          <w:tcPr>
            <w:tcW w:w="2644" w:type="dxa"/>
          </w:tcPr>
          <w:p w14:paraId="35E0DBE6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33FAE678" w14:textId="76CDE9E4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9</w:t>
            </w:r>
          </w:p>
        </w:tc>
        <w:tc>
          <w:tcPr>
            <w:tcW w:w="1463" w:type="dxa"/>
          </w:tcPr>
          <w:p w14:paraId="3B68647B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2EE3A930" w14:textId="636F5B46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06</w:t>
            </w:r>
          </w:p>
        </w:tc>
      </w:tr>
      <w:tr w:rsidR="003A20B6" w:rsidRPr="00EE7D98" w14:paraId="43843524" w14:textId="77777777" w:rsidTr="007B3FF0">
        <w:tc>
          <w:tcPr>
            <w:tcW w:w="2644" w:type="dxa"/>
          </w:tcPr>
          <w:p w14:paraId="638F479B" w14:textId="77777777" w:rsidR="003A20B6" w:rsidRPr="00EE7D98" w:rsidRDefault="003A20B6" w:rsidP="00715A9C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4014EF33" w14:textId="3214C1A0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45</w:t>
            </w:r>
          </w:p>
        </w:tc>
        <w:tc>
          <w:tcPr>
            <w:tcW w:w="1463" w:type="dxa"/>
          </w:tcPr>
          <w:p w14:paraId="7E294407" w14:textId="325794FD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06</w:t>
            </w:r>
          </w:p>
        </w:tc>
        <w:tc>
          <w:tcPr>
            <w:tcW w:w="1293" w:type="dxa"/>
          </w:tcPr>
          <w:p w14:paraId="1023ABD8" w14:textId="77777777" w:rsidR="003A20B6" w:rsidRPr="00EE7D98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7D04924C" w14:textId="5DC47887" w:rsidR="006E5D6A" w:rsidRDefault="00715A9C" w:rsidP="00AE22FA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.</w:t>
      </w:r>
    </w:p>
    <w:p w14:paraId="5550B306" w14:textId="13F0E12C" w:rsidR="00715A9C" w:rsidRDefault="00715A9C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AFB0F5B" w14:textId="16101E9E" w:rsidR="00715A9C" w:rsidRDefault="00715A9C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e. </w:t>
      </w:r>
      <w:r>
        <w:rPr>
          <w:rFonts w:ascii="Times New Roman" w:hAnsi="Times New Roman" w:cs="Times New Roman"/>
          <w:sz w:val="24"/>
          <w:szCs w:val="24"/>
          <w:lang w:val="en-GB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5FB404F6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61E15BED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4CFCF354" w14:textId="77777777" w:rsidR="003A20B6" w:rsidRPr="00EE7D98" w:rsidRDefault="003A20B6" w:rsidP="006A4C1A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1F0FB170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3816D9F3" w14:textId="77777777" w:rsidR="003A20B6" w:rsidRPr="00EE7D98" w:rsidRDefault="003A20B6" w:rsidP="006A4C1A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7264F652" w14:textId="77777777" w:rsidTr="007B3FF0">
        <w:tc>
          <w:tcPr>
            <w:tcW w:w="2644" w:type="dxa"/>
          </w:tcPr>
          <w:p w14:paraId="44FDCA8D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42CF6C4F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2A7AF562" w14:textId="279A068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00</w:t>
            </w:r>
          </w:p>
        </w:tc>
        <w:tc>
          <w:tcPr>
            <w:tcW w:w="1293" w:type="dxa"/>
          </w:tcPr>
          <w:p w14:paraId="4A246C8B" w14:textId="11816ECB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41</w:t>
            </w:r>
          </w:p>
        </w:tc>
      </w:tr>
      <w:tr w:rsidR="003A20B6" w:rsidRPr="00EE7D98" w14:paraId="16FB9219" w14:textId="77777777" w:rsidTr="007B3FF0">
        <w:tc>
          <w:tcPr>
            <w:tcW w:w="2644" w:type="dxa"/>
          </w:tcPr>
          <w:p w14:paraId="264AA239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25D2DF77" w14:textId="7FA01726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00</w:t>
            </w:r>
          </w:p>
        </w:tc>
        <w:tc>
          <w:tcPr>
            <w:tcW w:w="1463" w:type="dxa"/>
          </w:tcPr>
          <w:p w14:paraId="25D3A7BB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43D6800F" w14:textId="3698F689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942</w:t>
            </w:r>
          </w:p>
        </w:tc>
      </w:tr>
      <w:tr w:rsidR="003A20B6" w:rsidRPr="00EE7D98" w14:paraId="4A9DF184" w14:textId="77777777" w:rsidTr="007B3FF0">
        <w:tc>
          <w:tcPr>
            <w:tcW w:w="2644" w:type="dxa"/>
          </w:tcPr>
          <w:p w14:paraId="4C2089F8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6C38F694" w14:textId="62EE4731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41</w:t>
            </w:r>
          </w:p>
        </w:tc>
        <w:tc>
          <w:tcPr>
            <w:tcW w:w="1463" w:type="dxa"/>
          </w:tcPr>
          <w:p w14:paraId="605876B0" w14:textId="5299CD2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42</w:t>
            </w:r>
          </w:p>
        </w:tc>
        <w:tc>
          <w:tcPr>
            <w:tcW w:w="1293" w:type="dxa"/>
          </w:tcPr>
          <w:p w14:paraId="3CCE1F92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19855D77" w14:textId="20D84A6F" w:rsidR="00715A9C" w:rsidRDefault="00755499" w:rsidP="00AE22FA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</w:t>
      </w:r>
      <w:r w:rsidR="006A66EB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</w:t>
      </w:r>
      <w:bookmarkStart w:id="2" w:name="_GoBack"/>
      <w:bookmarkEnd w:id="2"/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O</w:t>
      </w: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, ozone. </w:t>
      </w:r>
    </w:p>
    <w:p w14:paraId="1B6B4A82" w14:textId="77777777" w:rsidR="00755499" w:rsidRDefault="00755499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06460B51" w14:textId="148E5C50" w:rsidR="006E5D6A" w:rsidRPr="006E5D6A" w:rsidRDefault="006E5D6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5f. </w:t>
      </w:r>
      <w:r>
        <w:rPr>
          <w:rFonts w:ascii="Times New Roman" w:hAnsi="Times New Roman" w:cs="Times New Roman"/>
          <w:sz w:val="24"/>
          <w:szCs w:val="24"/>
          <w:lang w:val="en-GB"/>
        </w:rPr>
        <w:t>NDVI (300m)</w:t>
      </w:r>
    </w:p>
    <w:tbl>
      <w:tblPr>
        <w:tblStyle w:val="Tabellrutenett"/>
        <w:tblW w:w="66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4"/>
        <w:gridCol w:w="1292"/>
        <w:gridCol w:w="1463"/>
        <w:gridCol w:w="1293"/>
      </w:tblGrid>
      <w:tr w:rsidR="003A20B6" w:rsidRPr="00EE7D98" w14:paraId="02161E0F" w14:textId="77777777" w:rsidTr="0099096C">
        <w:tc>
          <w:tcPr>
            <w:tcW w:w="2644" w:type="dxa"/>
            <w:tcBorders>
              <w:top w:val="single" w:sz="4" w:space="0" w:color="auto"/>
              <w:bottom w:val="single" w:sz="4" w:space="0" w:color="auto"/>
            </w:tcBorders>
          </w:tcPr>
          <w:p w14:paraId="30C202CC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sceptibility window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69F7D75E" w14:textId="77777777" w:rsidR="003A20B6" w:rsidRPr="00EE7D98" w:rsidRDefault="003A20B6" w:rsidP="006A4C1A">
            <w:pPr>
              <w:pStyle w:val="Ingenmellomrom"/>
              <w:tabs>
                <w:tab w:val="center" w:pos="538"/>
              </w:tabs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</w:tcPr>
          <w:p w14:paraId="640E1387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0B100ED8" w14:textId="77777777" w:rsidR="003A20B6" w:rsidRPr="00EE7D98" w:rsidRDefault="003A20B6" w:rsidP="006A4C1A">
            <w:pPr>
              <w:pStyle w:val="Ingenmellomrom"/>
              <w:tabs>
                <w:tab w:val="left" w:pos="210"/>
                <w:tab w:val="center" w:pos="53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</w:tr>
      <w:tr w:rsidR="003A20B6" w:rsidRPr="00EE7D98" w14:paraId="322E80E3" w14:textId="77777777" w:rsidTr="007B3FF0">
        <w:tc>
          <w:tcPr>
            <w:tcW w:w="2644" w:type="dxa"/>
          </w:tcPr>
          <w:p w14:paraId="59344EA2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-10 years</w:t>
            </w:r>
          </w:p>
        </w:tc>
        <w:tc>
          <w:tcPr>
            <w:tcW w:w="1292" w:type="dxa"/>
          </w:tcPr>
          <w:p w14:paraId="551969D1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463" w:type="dxa"/>
          </w:tcPr>
          <w:p w14:paraId="4AFD4C92" w14:textId="6F63EB54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701</w:t>
            </w:r>
          </w:p>
        </w:tc>
        <w:tc>
          <w:tcPr>
            <w:tcW w:w="1293" w:type="dxa"/>
          </w:tcPr>
          <w:p w14:paraId="726F481D" w14:textId="0688635B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50</w:t>
            </w:r>
          </w:p>
        </w:tc>
      </w:tr>
      <w:tr w:rsidR="003A20B6" w:rsidRPr="00EE7D98" w14:paraId="17B7EDEC" w14:textId="77777777" w:rsidTr="007B3FF0">
        <w:tc>
          <w:tcPr>
            <w:tcW w:w="2644" w:type="dxa"/>
          </w:tcPr>
          <w:p w14:paraId="3D136426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-18 years</w:t>
            </w:r>
          </w:p>
        </w:tc>
        <w:tc>
          <w:tcPr>
            <w:tcW w:w="1292" w:type="dxa"/>
          </w:tcPr>
          <w:p w14:paraId="124F7197" w14:textId="05049E8A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01</w:t>
            </w:r>
          </w:p>
        </w:tc>
        <w:tc>
          <w:tcPr>
            <w:tcW w:w="1463" w:type="dxa"/>
          </w:tcPr>
          <w:p w14:paraId="0CC572F1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93" w:type="dxa"/>
          </w:tcPr>
          <w:p w14:paraId="0DD74D2A" w14:textId="2AAB8935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E7E6E6" w:themeColor="background2"/>
                <w:sz w:val="24"/>
                <w:szCs w:val="24"/>
                <w:lang w:val="en-US"/>
              </w:rPr>
              <w:t>0.845</w:t>
            </w:r>
          </w:p>
        </w:tc>
      </w:tr>
      <w:tr w:rsidR="003A20B6" w:rsidRPr="00EE7D98" w14:paraId="7F20A55E" w14:textId="77777777" w:rsidTr="007B3FF0">
        <w:tc>
          <w:tcPr>
            <w:tcW w:w="2644" w:type="dxa"/>
          </w:tcPr>
          <w:p w14:paraId="062F29EA" w14:textId="77777777" w:rsidR="003A20B6" w:rsidRPr="00EE7D98" w:rsidRDefault="003A20B6" w:rsidP="006A4C1A">
            <w:pPr>
              <w:pStyle w:val="Ingenmellomrom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Lifetime</w:t>
            </w:r>
          </w:p>
        </w:tc>
        <w:tc>
          <w:tcPr>
            <w:tcW w:w="1292" w:type="dxa"/>
          </w:tcPr>
          <w:p w14:paraId="5636E7B5" w14:textId="4D93467B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50</w:t>
            </w:r>
          </w:p>
        </w:tc>
        <w:tc>
          <w:tcPr>
            <w:tcW w:w="1463" w:type="dxa"/>
          </w:tcPr>
          <w:p w14:paraId="1363FDD9" w14:textId="364736BC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45</w:t>
            </w:r>
          </w:p>
        </w:tc>
        <w:tc>
          <w:tcPr>
            <w:tcW w:w="1293" w:type="dxa"/>
          </w:tcPr>
          <w:p w14:paraId="7E0E214E" w14:textId="77777777" w:rsidR="003A20B6" w:rsidRPr="00EE7D98" w:rsidRDefault="003A20B6" w:rsidP="006A4C1A">
            <w:pPr>
              <w:pStyle w:val="Ingenmellomrom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7D9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</w:t>
            </w:r>
          </w:p>
        </w:tc>
      </w:tr>
    </w:tbl>
    <w:p w14:paraId="60C4C0B1" w14:textId="77777777" w:rsidR="007B3FF0" w:rsidRDefault="00E26CAB" w:rsidP="0061255C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 w:rsidRPr="00EE7D98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NDVI, normalized difference vegetation index</w:t>
      </w:r>
    </w:p>
    <w:p w14:paraId="51EE1C4B" w14:textId="77777777" w:rsidR="007B3FF0" w:rsidRDefault="007B3FF0" w:rsidP="0061255C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</w:p>
    <w:p w14:paraId="3CA21333" w14:textId="28D85A6C" w:rsidR="0061255C" w:rsidRPr="00F31379" w:rsidRDefault="0061255C" w:rsidP="0061255C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 w:rsidRPr="00F31379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6</w:t>
      </w:r>
      <w:r w:rsidRPr="00F31379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 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Mean annual average exposure (range) for air pollutants per center for the exposure time windows (0-10 years, 10-18 years and </w:t>
      </w:r>
      <w:r w:rsidR="00C20481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C20481" w:rsidRPr="00C20481">
        <w:rPr>
          <w:rFonts w:ascii="Times New Roman" w:hAnsi="Times New Roman" w:cs="Times New Roman"/>
          <w:sz w:val="24"/>
          <w:szCs w:val="24"/>
          <w:lang w:val="en-US"/>
        </w:rPr>
        <w:t>ifetime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tbl>
      <w:tblPr>
        <w:tblStyle w:val="Tabellrutenett"/>
        <w:tblW w:w="125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9"/>
        <w:gridCol w:w="2239"/>
        <w:gridCol w:w="1516"/>
        <w:gridCol w:w="1616"/>
        <w:gridCol w:w="1616"/>
        <w:gridCol w:w="1716"/>
        <w:gridCol w:w="1616"/>
      </w:tblGrid>
      <w:tr w:rsidR="00C20481" w:rsidRPr="00F31379" w14:paraId="1B8C493A" w14:textId="77777777" w:rsidTr="00C20481">
        <w:trPr>
          <w:trHeight w:val="800"/>
        </w:trPr>
        <w:tc>
          <w:tcPr>
            <w:tcW w:w="447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C772C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ean annual average exposure (range)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5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8B21A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µg/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97941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2.5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µg/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19BAB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10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µg/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1D797D" w14:textId="08605E26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BC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0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-5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-1</w:t>
            </w: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CA9D4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 xml:space="preserve">3 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µg/m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C20481" w:rsidRPr="00F31379" w14:paraId="01F11ED0" w14:textId="77777777" w:rsidTr="00C20481">
        <w:tc>
          <w:tcPr>
            <w:tcW w:w="2239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FE1EC3E" w14:textId="77777777" w:rsidR="00C20481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  <w:p w14:paraId="4930ECE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Umea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74FC2C02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-10 years</w:t>
            </w:r>
          </w:p>
        </w:tc>
        <w:tc>
          <w:tcPr>
            <w:tcW w:w="1516" w:type="dxa"/>
            <w:tcBorders>
              <w:top w:val="single" w:sz="4" w:space="0" w:color="auto"/>
            </w:tcBorders>
          </w:tcPr>
          <w:p w14:paraId="09313261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1 (0.2-38.6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3F666B3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5 (1.0-22.5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572BC464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6 (10.7-26.8)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451A1EFF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7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624015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.4 (62.8-74.8)</w:t>
            </w:r>
          </w:p>
        </w:tc>
      </w:tr>
      <w:tr w:rsidR="00C20481" w:rsidRPr="00F31379" w14:paraId="7F806AFF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</w:tcPr>
          <w:p w14:paraId="1A37C98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</w:tcPr>
          <w:p w14:paraId="693B5A8C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0-18 years</w:t>
            </w:r>
          </w:p>
        </w:tc>
        <w:tc>
          <w:tcPr>
            <w:tcW w:w="1516" w:type="dxa"/>
          </w:tcPr>
          <w:p w14:paraId="250D8C2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6 (0.1-37.3)</w:t>
            </w:r>
          </w:p>
        </w:tc>
        <w:tc>
          <w:tcPr>
            <w:tcW w:w="1616" w:type="dxa"/>
          </w:tcPr>
          <w:p w14:paraId="13C7294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9 (0.5-21.9)</w:t>
            </w:r>
          </w:p>
        </w:tc>
        <w:tc>
          <w:tcPr>
            <w:tcW w:w="1616" w:type="dxa"/>
          </w:tcPr>
          <w:p w14:paraId="5A86A86F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0 (8.0-26.2)</w:t>
            </w:r>
          </w:p>
        </w:tc>
        <w:tc>
          <w:tcPr>
            <w:tcW w:w="1716" w:type="dxa"/>
          </w:tcPr>
          <w:p w14:paraId="7AF893E5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</w:tcPr>
          <w:p w14:paraId="2D4EB5C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.2 (60.0-75.7)</w:t>
            </w:r>
          </w:p>
        </w:tc>
      </w:tr>
      <w:tr w:rsidR="00C20481" w:rsidRPr="00F31379" w14:paraId="03648821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</w:tcPr>
          <w:p w14:paraId="7C95C67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18EC0A51" w14:textId="44CAFE0B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516" w:type="dxa"/>
            <w:tcBorders>
              <w:bottom w:val="single" w:sz="4" w:space="0" w:color="auto"/>
            </w:tcBorders>
          </w:tcPr>
          <w:p w14:paraId="325490B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6 (0.3-33.1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71411E7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3 (0.7-20.4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6A3A8E7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4 (9.7-25.1)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6378B0AA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281E5B8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.8 (62.8-75.2)</w:t>
            </w:r>
          </w:p>
        </w:tc>
      </w:tr>
      <w:tr w:rsidR="00C20481" w:rsidRPr="00F31379" w14:paraId="551F77AC" w14:textId="77777777" w:rsidTr="00C20481">
        <w:tc>
          <w:tcPr>
            <w:tcW w:w="223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C70645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Uppsala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68486C51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-10 years</w:t>
            </w:r>
          </w:p>
        </w:tc>
        <w:tc>
          <w:tcPr>
            <w:tcW w:w="1516" w:type="dxa"/>
            <w:tcBorders>
              <w:top w:val="single" w:sz="4" w:space="0" w:color="auto"/>
            </w:tcBorders>
          </w:tcPr>
          <w:p w14:paraId="3D7044CE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.7 (2.7-47.7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70C637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8 (7.0-29.5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51506A6D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.0 (12.7-34.1)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150FB92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6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73EFA0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.4 (60.9-74.3)</w:t>
            </w:r>
          </w:p>
        </w:tc>
      </w:tr>
      <w:tr w:rsidR="00C20481" w:rsidRPr="00F31379" w14:paraId="0AAF1661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  <w:vAlign w:val="center"/>
          </w:tcPr>
          <w:p w14:paraId="333EE225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</w:tcPr>
          <w:p w14:paraId="0E76650F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0-18 years</w:t>
            </w:r>
          </w:p>
        </w:tc>
        <w:tc>
          <w:tcPr>
            <w:tcW w:w="1516" w:type="dxa"/>
          </w:tcPr>
          <w:p w14:paraId="6F0FAC17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3 (2.2-49.0)</w:t>
            </w:r>
          </w:p>
        </w:tc>
        <w:tc>
          <w:tcPr>
            <w:tcW w:w="1616" w:type="dxa"/>
          </w:tcPr>
          <w:p w14:paraId="4749DEA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2 (5.7-24.8)</w:t>
            </w:r>
          </w:p>
        </w:tc>
        <w:tc>
          <w:tcPr>
            <w:tcW w:w="1616" w:type="dxa"/>
          </w:tcPr>
          <w:p w14:paraId="77F0511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3 (10.1-31.7)</w:t>
            </w:r>
          </w:p>
        </w:tc>
        <w:tc>
          <w:tcPr>
            <w:tcW w:w="1716" w:type="dxa"/>
          </w:tcPr>
          <w:p w14:paraId="59649D3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</w:tcPr>
          <w:p w14:paraId="03EF9B7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.1 (60.9-77.3)</w:t>
            </w:r>
          </w:p>
        </w:tc>
      </w:tr>
      <w:tr w:rsidR="00C20481" w:rsidRPr="00F31379" w14:paraId="26173EFE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  <w:vAlign w:val="center"/>
          </w:tcPr>
          <w:p w14:paraId="79FA46C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117A1B56" w14:textId="4C5CFB11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516" w:type="dxa"/>
            <w:tcBorders>
              <w:bottom w:val="single" w:sz="4" w:space="0" w:color="auto"/>
            </w:tcBorders>
          </w:tcPr>
          <w:p w14:paraId="14775A0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9 (2.5-39.8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41C5A9B1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8 (7.0-22.5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570BBB6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1 (11.7-26.4)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7821188F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28B8245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.6 (61.0-74.7)</w:t>
            </w:r>
          </w:p>
        </w:tc>
      </w:tr>
      <w:tr w:rsidR="00C20481" w:rsidRPr="00F31379" w14:paraId="0E168562" w14:textId="77777777" w:rsidTr="00C20481">
        <w:tc>
          <w:tcPr>
            <w:tcW w:w="223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D85762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Gothenburg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5A9D44E2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-10 years</w:t>
            </w:r>
          </w:p>
        </w:tc>
        <w:tc>
          <w:tcPr>
            <w:tcW w:w="1516" w:type="dxa"/>
            <w:tcBorders>
              <w:top w:val="single" w:sz="4" w:space="0" w:color="auto"/>
            </w:tcBorders>
          </w:tcPr>
          <w:p w14:paraId="5E687CB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.5 (7.0-72.4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6985B14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.6 (11.5-30.7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48EDE19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.7 (16.3-40.6)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68F4CCBA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7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6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25ED81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4.5 (59.0-73.2)</w:t>
            </w:r>
          </w:p>
        </w:tc>
      </w:tr>
      <w:tr w:rsidR="00C20481" w:rsidRPr="00F31379" w14:paraId="1CA6DBC3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  <w:vAlign w:val="center"/>
          </w:tcPr>
          <w:p w14:paraId="1107B5F4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</w:tcPr>
          <w:p w14:paraId="6FDC11B4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0-18 years</w:t>
            </w:r>
          </w:p>
        </w:tc>
        <w:tc>
          <w:tcPr>
            <w:tcW w:w="1516" w:type="dxa"/>
          </w:tcPr>
          <w:p w14:paraId="68A00BD7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.7 (5.5-69.0)</w:t>
            </w:r>
          </w:p>
        </w:tc>
        <w:tc>
          <w:tcPr>
            <w:tcW w:w="1616" w:type="dxa"/>
          </w:tcPr>
          <w:p w14:paraId="5EF33535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1 (6.1-29.8)</w:t>
            </w:r>
          </w:p>
        </w:tc>
        <w:tc>
          <w:tcPr>
            <w:tcW w:w="1616" w:type="dxa"/>
          </w:tcPr>
          <w:p w14:paraId="334D26FE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6 (9.8-35.7)</w:t>
            </w:r>
          </w:p>
        </w:tc>
        <w:tc>
          <w:tcPr>
            <w:tcW w:w="1716" w:type="dxa"/>
          </w:tcPr>
          <w:p w14:paraId="31DDB7F7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</w:tcPr>
          <w:p w14:paraId="21E7427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.5 (54.3-77.2)</w:t>
            </w:r>
          </w:p>
        </w:tc>
      </w:tr>
      <w:tr w:rsidR="00C20481" w:rsidRPr="00F31379" w14:paraId="6AB3E0CC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  <w:vAlign w:val="center"/>
          </w:tcPr>
          <w:p w14:paraId="48499AA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4ABE2E0A" w14:textId="186CE861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516" w:type="dxa"/>
            <w:tcBorders>
              <w:bottom w:val="single" w:sz="4" w:space="0" w:color="auto"/>
            </w:tcBorders>
          </w:tcPr>
          <w:p w14:paraId="7CF912C4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.7 (9.1-60.0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7A51E0EF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6 (9.8-24.8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322F3B3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.3 (13.8-31.0)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58FF99B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6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60B8575E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.1 (58.8-73.6)</w:t>
            </w:r>
          </w:p>
        </w:tc>
      </w:tr>
      <w:tr w:rsidR="00C20481" w:rsidRPr="00F31379" w14:paraId="52EF8367" w14:textId="77777777" w:rsidTr="00C20481">
        <w:tc>
          <w:tcPr>
            <w:tcW w:w="2239" w:type="dxa"/>
            <w:vMerge w:val="restart"/>
            <w:tcBorders>
              <w:top w:val="single" w:sz="4" w:space="0" w:color="auto"/>
            </w:tcBorders>
          </w:tcPr>
          <w:p w14:paraId="11C3DF22" w14:textId="77777777" w:rsidR="00C20481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  <w:p w14:paraId="2253D9D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rgen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05D8F9AE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-10 years</w:t>
            </w:r>
          </w:p>
        </w:tc>
        <w:tc>
          <w:tcPr>
            <w:tcW w:w="1516" w:type="dxa"/>
            <w:tcBorders>
              <w:top w:val="single" w:sz="4" w:space="0" w:color="auto"/>
            </w:tcBorders>
          </w:tcPr>
          <w:p w14:paraId="6FEF434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.0 (3.0-49.0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48F3F38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4 (2.9-24.4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51D3211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4 (12.0-27.8)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2BA96A64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D633B8C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.7 (50.0-74.4)</w:t>
            </w:r>
          </w:p>
        </w:tc>
      </w:tr>
      <w:tr w:rsidR="00C20481" w:rsidRPr="00F31379" w14:paraId="49F29AC3" w14:textId="77777777" w:rsidTr="00C20481">
        <w:tc>
          <w:tcPr>
            <w:tcW w:w="2239" w:type="dxa"/>
            <w:vMerge/>
          </w:tcPr>
          <w:p w14:paraId="4990DEFC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</w:tcPr>
          <w:p w14:paraId="55C74ED9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0-18 years</w:t>
            </w:r>
          </w:p>
        </w:tc>
        <w:tc>
          <w:tcPr>
            <w:tcW w:w="1516" w:type="dxa"/>
          </w:tcPr>
          <w:p w14:paraId="5A28CAD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.0 (2.9-47.9)</w:t>
            </w:r>
          </w:p>
        </w:tc>
        <w:tc>
          <w:tcPr>
            <w:tcW w:w="1616" w:type="dxa"/>
          </w:tcPr>
          <w:p w14:paraId="69FAD5E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1 (2.1-22.6)</w:t>
            </w:r>
          </w:p>
        </w:tc>
        <w:tc>
          <w:tcPr>
            <w:tcW w:w="1616" w:type="dxa"/>
          </w:tcPr>
          <w:p w14:paraId="56EBD38E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6 (9.4-26.5)</w:t>
            </w:r>
          </w:p>
        </w:tc>
        <w:tc>
          <w:tcPr>
            <w:tcW w:w="1716" w:type="dxa"/>
          </w:tcPr>
          <w:p w14:paraId="301FDEF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</w:tcPr>
          <w:p w14:paraId="51BA0857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.8 (49.9-74.4)</w:t>
            </w:r>
          </w:p>
        </w:tc>
      </w:tr>
      <w:tr w:rsidR="00C20481" w:rsidRPr="00F31379" w14:paraId="6C1B0BAD" w14:textId="77777777" w:rsidTr="00C20481">
        <w:tc>
          <w:tcPr>
            <w:tcW w:w="2239" w:type="dxa"/>
            <w:vMerge/>
            <w:tcBorders>
              <w:bottom w:val="single" w:sz="4" w:space="0" w:color="auto"/>
            </w:tcBorders>
          </w:tcPr>
          <w:p w14:paraId="7B2804C0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494B38C1" w14:textId="2B045A8F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516" w:type="dxa"/>
            <w:tcBorders>
              <w:bottom w:val="single" w:sz="4" w:space="0" w:color="auto"/>
            </w:tcBorders>
          </w:tcPr>
          <w:p w14:paraId="65CD1974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2 (4.5-43.5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0856731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5 (2.5-16.7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77896402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9 (8.6-21.5)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6CCEA53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4EA474C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.7 (50.1-74.5)</w:t>
            </w:r>
          </w:p>
        </w:tc>
      </w:tr>
      <w:tr w:rsidR="00C20481" w:rsidRPr="00F31379" w14:paraId="3E7CEAB6" w14:textId="77777777" w:rsidTr="00C20481">
        <w:tc>
          <w:tcPr>
            <w:tcW w:w="2239" w:type="dxa"/>
            <w:tcBorders>
              <w:top w:val="single" w:sz="4" w:space="0" w:color="auto"/>
            </w:tcBorders>
          </w:tcPr>
          <w:p w14:paraId="649BD0ED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EU limit values</w:t>
            </w: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48AAEF49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516" w:type="dxa"/>
            <w:tcBorders>
              <w:top w:val="single" w:sz="4" w:space="0" w:color="auto"/>
            </w:tcBorders>
          </w:tcPr>
          <w:p w14:paraId="60AA9F88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0CB7005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639504F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716" w:type="dxa"/>
            <w:tcBorders>
              <w:top w:val="single" w:sz="4" w:space="0" w:color="auto"/>
            </w:tcBorders>
          </w:tcPr>
          <w:p w14:paraId="66EB4446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6AA73081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c</w:t>
            </w:r>
          </w:p>
        </w:tc>
      </w:tr>
      <w:tr w:rsidR="00C20481" w:rsidRPr="00F31379" w14:paraId="71669041" w14:textId="77777777" w:rsidTr="00C20481">
        <w:tc>
          <w:tcPr>
            <w:tcW w:w="2239" w:type="dxa"/>
            <w:tcBorders>
              <w:bottom w:val="single" w:sz="4" w:space="0" w:color="auto"/>
            </w:tcBorders>
          </w:tcPr>
          <w:p w14:paraId="594510B9" w14:textId="640F0F78" w:rsidR="00C20481" w:rsidRPr="00F31379" w:rsidRDefault="00C20481" w:rsidP="007F055E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WHO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guideline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values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499F636C" w14:textId="77777777" w:rsidR="00C20481" w:rsidRPr="00F31379" w:rsidRDefault="00C20481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516" w:type="dxa"/>
            <w:tcBorders>
              <w:bottom w:val="single" w:sz="4" w:space="0" w:color="auto"/>
            </w:tcBorders>
          </w:tcPr>
          <w:p w14:paraId="02B5F463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196D3EC0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0F0D1BDB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04F24B59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5E413DF1" w14:textId="77777777" w:rsidR="00C20481" w:rsidRPr="00F31379" w:rsidRDefault="00C20481" w:rsidP="00A704EB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c</w:t>
            </w:r>
          </w:p>
        </w:tc>
      </w:tr>
    </w:tbl>
    <w:p w14:paraId="48AE7420" w14:textId="738C5D35" w:rsidR="0061255C" w:rsidRDefault="0061255C" w:rsidP="0061255C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bbreviations: BC, black carbon; EU, European Union; NDVI, normalized difference vegetation index; NO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nitrogen dioxide; O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ozone; PM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2.5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particulate matter wi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th an aerodynamic diameter lower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2.5 µm; PM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vertAlign w:val="subscript"/>
          <w:lang w:val="en-US"/>
        </w:rPr>
        <w:t>10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, particulate matter w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ith an aerodynamic diameter lower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than 10 µm; WHO, World Health Organization.</w:t>
      </w:r>
      <w:r w:rsidR="007B3FF0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</w:t>
      </w:r>
      <w:proofErr w:type="spellStart"/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a</w:t>
      </w:r>
      <w:proofErr w:type="spellEnd"/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All air pollutants exposures were extrapolated in time with the ratio method.</w:t>
      </w:r>
      <w:r w:rsidR="007B3FF0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b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nnual mean values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c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Only maximum daily 8-hour mean values available</w:t>
      </w:r>
    </w:p>
    <w:p w14:paraId="6AE0BD14" w14:textId="4AC287CD" w:rsidR="007B3FF0" w:rsidRDefault="007B3FF0" w:rsidP="0061255C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21932846" w14:textId="22538654" w:rsidR="00AE22FA" w:rsidRPr="003D4FEE" w:rsidRDefault="00AE22F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 w:rsidRPr="003D4F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="003A20B6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r w:rsidRPr="003D4FEE">
        <w:rPr>
          <w:rFonts w:ascii="Times New Roman" w:hAnsi="Times New Roman" w:cs="Times New Roman"/>
          <w:sz w:val="24"/>
          <w:szCs w:val="24"/>
          <w:lang w:val="en-GB"/>
        </w:rPr>
        <w:t xml:space="preserve">Mean annual average exposure (range) for </w:t>
      </w:r>
      <w:r w:rsidR="001441DC">
        <w:rPr>
          <w:rFonts w:ascii="Times New Roman" w:hAnsi="Times New Roman" w:cs="Times New Roman"/>
          <w:sz w:val="24"/>
          <w:szCs w:val="24"/>
          <w:lang w:val="en-GB"/>
        </w:rPr>
        <w:t xml:space="preserve">all </w:t>
      </w:r>
      <w:r>
        <w:rPr>
          <w:rFonts w:ascii="Times New Roman" w:hAnsi="Times New Roman" w:cs="Times New Roman"/>
          <w:sz w:val="24"/>
          <w:szCs w:val="24"/>
          <w:lang w:val="en-GB"/>
        </w:rPr>
        <w:t>NDVI buffer zones</w:t>
      </w:r>
      <w:r w:rsidRPr="003D4FEE">
        <w:rPr>
          <w:rFonts w:ascii="Times New Roman" w:hAnsi="Times New Roman" w:cs="Times New Roman"/>
          <w:sz w:val="24"/>
          <w:szCs w:val="24"/>
          <w:lang w:val="en-GB"/>
        </w:rPr>
        <w:t xml:space="preserve"> per centre for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3D4FEE">
        <w:rPr>
          <w:rFonts w:ascii="Times New Roman" w:hAnsi="Times New Roman" w:cs="Times New Roman"/>
          <w:sz w:val="24"/>
          <w:szCs w:val="24"/>
          <w:lang w:val="en-GB"/>
        </w:rPr>
        <w:t xml:space="preserve"> exposur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ime windows</w:t>
      </w:r>
      <w:r w:rsidRPr="003D4F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20481">
        <w:rPr>
          <w:rFonts w:ascii="Times New Roman" w:hAnsi="Times New Roman" w:cs="Times New Roman"/>
          <w:sz w:val="24"/>
          <w:szCs w:val="24"/>
          <w:lang w:val="en-GB"/>
        </w:rPr>
        <w:t xml:space="preserve">(0-10 years, 10-18 years and </w:t>
      </w:r>
      <w:r w:rsidR="00C20481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C20481" w:rsidRPr="00C20481">
        <w:rPr>
          <w:rFonts w:ascii="Times New Roman" w:hAnsi="Times New Roman" w:cs="Times New Roman"/>
          <w:sz w:val="24"/>
          <w:szCs w:val="24"/>
          <w:lang w:val="en-US"/>
        </w:rPr>
        <w:t>ifetime</w:t>
      </w:r>
      <w:r>
        <w:rPr>
          <w:rFonts w:ascii="Times New Roman" w:hAnsi="Times New Roman" w:cs="Times New Roman"/>
          <w:sz w:val="24"/>
          <w:szCs w:val="24"/>
          <w:lang w:val="en-GB"/>
        </w:rPr>
        <w:t>).</w:t>
      </w:r>
    </w:p>
    <w:tbl>
      <w:tblPr>
        <w:tblStyle w:val="Tabellrutenett"/>
        <w:tblW w:w="111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2268"/>
        <w:gridCol w:w="1843"/>
        <w:gridCol w:w="1984"/>
        <w:gridCol w:w="1843"/>
        <w:gridCol w:w="1916"/>
      </w:tblGrid>
      <w:tr w:rsidR="00AE22FA" w:rsidRPr="005743F8" w14:paraId="117B9FCE" w14:textId="77777777" w:rsidTr="00F6110E">
        <w:trPr>
          <w:trHeight w:val="800"/>
        </w:trPr>
        <w:tc>
          <w:tcPr>
            <w:tcW w:w="3544" w:type="dxa"/>
            <w:gridSpan w:val="2"/>
            <w:tcBorders>
              <w:top w:val="single" w:sz="4" w:space="0" w:color="auto"/>
            </w:tcBorders>
            <w:vAlign w:val="center"/>
          </w:tcPr>
          <w:p w14:paraId="257CD754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Mean annual average exposure (range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415D7972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NDVI 100m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3A08F2A4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NDVI 300m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4514A75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NDVI 500m</w:t>
            </w:r>
          </w:p>
        </w:tc>
        <w:tc>
          <w:tcPr>
            <w:tcW w:w="1916" w:type="dxa"/>
            <w:tcBorders>
              <w:top w:val="single" w:sz="4" w:space="0" w:color="auto"/>
            </w:tcBorders>
            <w:vAlign w:val="center"/>
          </w:tcPr>
          <w:p w14:paraId="3DA22BEB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NDVI 1000m</w:t>
            </w:r>
          </w:p>
        </w:tc>
      </w:tr>
      <w:tr w:rsidR="00AE22FA" w:rsidRPr="00136468" w14:paraId="7F0D5DD2" w14:textId="77777777" w:rsidTr="00F6110E"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</w:tcPr>
          <w:p w14:paraId="16F7A241" w14:textId="77777777" w:rsidR="003A20B6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  <w:p w14:paraId="4EAE559C" w14:textId="10909D85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Umea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11172F38" w14:textId="2D493EC4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17B4040" w14:textId="6DF9AF61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305CA6FA" w14:textId="1ECA15B3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D7E827C" w14:textId="49AF3870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16" w:type="dxa"/>
            <w:tcBorders>
              <w:top w:val="single" w:sz="4" w:space="0" w:color="auto"/>
            </w:tcBorders>
          </w:tcPr>
          <w:p w14:paraId="2960BBB2" w14:textId="6214F44E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E22FA" w:rsidRPr="00136468" w14:paraId="4040B21A" w14:textId="77777777" w:rsidTr="00F6110E">
        <w:tc>
          <w:tcPr>
            <w:tcW w:w="1276" w:type="dxa"/>
            <w:vMerge/>
          </w:tcPr>
          <w:p w14:paraId="3ED55067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187A56DD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-10 years</w:t>
            </w:r>
          </w:p>
        </w:tc>
        <w:tc>
          <w:tcPr>
            <w:tcW w:w="1843" w:type="dxa"/>
          </w:tcPr>
          <w:p w14:paraId="28630ECA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0 (0.137-0.840)</w:t>
            </w:r>
          </w:p>
        </w:tc>
        <w:tc>
          <w:tcPr>
            <w:tcW w:w="1984" w:type="dxa"/>
          </w:tcPr>
          <w:p w14:paraId="7B3B1F31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51 (0.204-0.797)</w:t>
            </w:r>
          </w:p>
        </w:tc>
        <w:tc>
          <w:tcPr>
            <w:tcW w:w="1843" w:type="dxa"/>
          </w:tcPr>
          <w:p w14:paraId="26288367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5 (0.215-0.781)</w:t>
            </w:r>
          </w:p>
        </w:tc>
        <w:tc>
          <w:tcPr>
            <w:tcW w:w="1916" w:type="dxa"/>
          </w:tcPr>
          <w:p w14:paraId="7B45CFC5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9 (0.230-0.770)</w:t>
            </w:r>
          </w:p>
        </w:tc>
      </w:tr>
      <w:tr w:rsidR="00AE22FA" w:rsidRPr="00136468" w14:paraId="68C6D2EB" w14:textId="77777777" w:rsidTr="00F6110E">
        <w:tc>
          <w:tcPr>
            <w:tcW w:w="1276" w:type="dxa"/>
          </w:tcPr>
          <w:p w14:paraId="0CFD5AE7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6E950005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0-18 years</w:t>
            </w:r>
          </w:p>
        </w:tc>
        <w:tc>
          <w:tcPr>
            <w:tcW w:w="1843" w:type="dxa"/>
          </w:tcPr>
          <w:p w14:paraId="652EB12E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9 (0.147-0.831)</w:t>
            </w:r>
          </w:p>
        </w:tc>
        <w:tc>
          <w:tcPr>
            <w:tcW w:w="1984" w:type="dxa"/>
          </w:tcPr>
          <w:p w14:paraId="4B502B2B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58 (0.198-0.803)</w:t>
            </w:r>
          </w:p>
        </w:tc>
        <w:tc>
          <w:tcPr>
            <w:tcW w:w="1843" w:type="dxa"/>
          </w:tcPr>
          <w:p w14:paraId="5D94FB51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1 (0.273-0.794)</w:t>
            </w:r>
          </w:p>
        </w:tc>
        <w:tc>
          <w:tcPr>
            <w:tcW w:w="1916" w:type="dxa"/>
          </w:tcPr>
          <w:p w14:paraId="377A4571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8 (0.198-0.770)</w:t>
            </w:r>
          </w:p>
        </w:tc>
      </w:tr>
      <w:tr w:rsidR="00AE22FA" w:rsidRPr="00136468" w14:paraId="00CB9744" w14:textId="77777777" w:rsidTr="00F6110E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2E967D87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E5A7D0E" w14:textId="6FC20EC5" w:rsidR="00AE22FA" w:rsidRPr="005743F8" w:rsidRDefault="00C20481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507C7A32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30 (0.127-0.840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268B085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31 (0.184-0.797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1548CEC9" w14:textId="3E207E75" w:rsidR="00AE22FA" w:rsidRPr="00F6490B" w:rsidRDefault="00957927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36 (0.192-0.811)</w:t>
            </w:r>
          </w:p>
        </w:tc>
        <w:tc>
          <w:tcPr>
            <w:tcW w:w="1916" w:type="dxa"/>
            <w:tcBorders>
              <w:bottom w:val="single" w:sz="4" w:space="0" w:color="auto"/>
            </w:tcBorders>
          </w:tcPr>
          <w:p w14:paraId="2531C126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44 (0.222-0.796)</w:t>
            </w:r>
          </w:p>
        </w:tc>
      </w:tr>
      <w:tr w:rsidR="00AE22FA" w:rsidRPr="00136468" w14:paraId="38128306" w14:textId="77777777" w:rsidTr="00F6110E"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</w:tcPr>
          <w:p w14:paraId="3E997134" w14:textId="77777777" w:rsidR="003A20B6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  <w:p w14:paraId="1D76B19F" w14:textId="21F7E859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Uppsala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6D88D0CA" w14:textId="58ED4973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4BECB49" w14:textId="222796F2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6896EFD" w14:textId="63D69768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1738D9E" w14:textId="3A7B5449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16" w:type="dxa"/>
            <w:tcBorders>
              <w:top w:val="single" w:sz="4" w:space="0" w:color="auto"/>
            </w:tcBorders>
          </w:tcPr>
          <w:p w14:paraId="390CB898" w14:textId="285D56C1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E22FA" w:rsidRPr="00136468" w14:paraId="14749369" w14:textId="77777777" w:rsidTr="00F6110E">
        <w:tc>
          <w:tcPr>
            <w:tcW w:w="1276" w:type="dxa"/>
            <w:vMerge/>
            <w:vAlign w:val="center"/>
          </w:tcPr>
          <w:p w14:paraId="393954E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677BB01B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-10 years</w:t>
            </w:r>
          </w:p>
        </w:tc>
        <w:tc>
          <w:tcPr>
            <w:tcW w:w="1843" w:type="dxa"/>
          </w:tcPr>
          <w:p w14:paraId="0F1FFBDD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5 (0.240-0.851)</w:t>
            </w:r>
          </w:p>
        </w:tc>
        <w:tc>
          <w:tcPr>
            <w:tcW w:w="1984" w:type="dxa"/>
          </w:tcPr>
          <w:p w14:paraId="590E1105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70 (0.281-0.789)</w:t>
            </w:r>
          </w:p>
        </w:tc>
        <w:tc>
          <w:tcPr>
            <w:tcW w:w="1843" w:type="dxa"/>
          </w:tcPr>
          <w:p w14:paraId="0BAFCE74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77 (0.300-0.778)</w:t>
            </w:r>
          </w:p>
        </w:tc>
        <w:tc>
          <w:tcPr>
            <w:tcW w:w="1916" w:type="dxa"/>
          </w:tcPr>
          <w:p w14:paraId="728FDF40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94 (0.286-0.782)</w:t>
            </w:r>
          </w:p>
        </w:tc>
      </w:tr>
      <w:tr w:rsidR="00AE22FA" w:rsidRPr="00136468" w14:paraId="3FCA3682" w14:textId="77777777" w:rsidTr="00F6110E">
        <w:tc>
          <w:tcPr>
            <w:tcW w:w="1276" w:type="dxa"/>
            <w:vAlign w:val="center"/>
          </w:tcPr>
          <w:p w14:paraId="5747F20B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7E1D7419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0-18 years</w:t>
            </w:r>
          </w:p>
        </w:tc>
        <w:tc>
          <w:tcPr>
            <w:tcW w:w="1843" w:type="dxa"/>
          </w:tcPr>
          <w:p w14:paraId="4AFBD6B2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80 (0.210-0.848)</w:t>
            </w:r>
          </w:p>
        </w:tc>
        <w:tc>
          <w:tcPr>
            <w:tcW w:w="1984" w:type="dxa"/>
          </w:tcPr>
          <w:p w14:paraId="3A684EFE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83 (0.268-0.801)</w:t>
            </w:r>
          </w:p>
        </w:tc>
        <w:tc>
          <w:tcPr>
            <w:tcW w:w="1843" w:type="dxa"/>
          </w:tcPr>
          <w:p w14:paraId="4EAB486E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90 (0.325-0.807)</w:t>
            </w:r>
          </w:p>
        </w:tc>
        <w:tc>
          <w:tcPr>
            <w:tcW w:w="1916" w:type="dxa"/>
          </w:tcPr>
          <w:p w14:paraId="1C067BDB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602 (0.317-0.791)</w:t>
            </w:r>
          </w:p>
        </w:tc>
      </w:tr>
      <w:tr w:rsidR="00AE22FA" w:rsidRPr="00136468" w14:paraId="2166D3D0" w14:textId="77777777" w:rsidTr="00F6110E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B99EAA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6ACCB354" w14:textId="3D6159A8" w:rsidR="00AE22FA" w:rsidRPr="005743F8" w:rsidRDefault="00C20481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A089E78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9 (0.251-0.816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47B42C4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62 (0.347-0.783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66143D1E" w14:textId="238FD0C0" w:rsidR="00AE22FA" w:rsidRPr="00F6490B" w:rsidRDefault="00957927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9 (0.192-0.811)</w:t>
            </w:r>
          </w:p>
        </w:tc>
        <w:tc>
          <w:tcPr>
            <w:tcW w:w="1916" w:type="dxa"/>
            <w:tcBorders>
              <w:bottom w:val="single" w:sz="4" w:space="0" w:color="auto"/>
            </w:tcBorders>
          </w:tcPr>
          <w:p w14:paraId="31799C1D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82 (0.369-0.766)</w:t>
            </w:r>
          </w:p>
        </w:tc>
      </w:tr>
      <w:tr w:rsidR="00AE22FA" w:rsidRPr="00136468" w14:paraId="117CAF61" w14:textId="77777777" w:rsidTr="00F6110E"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</w:tcPr>
          <w:p w14:paraId="024EBB78" w14:textId="77777777" w:rsidR="003A20B6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  <w:p w14:paraId="00D88CC9" w14:textId="5599A4A9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Gothenburg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E9DB3AB" w14:textId="1FD5E29D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30266E3" w14:textId="6B6352DC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E31E78C" w14:textId="5C6EBA1B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B8CB62E" w14:textId="1EE68523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16" w:type="dxa"/>
            <w:tcBorders>
              <w:top w:val="single" w:sz="4" w:space="0" w:color="auto"/>
            </w:tcBorders>
          </w:tcPr>
          <w:p w14:paraId="6035F81F" w14:textId="0C8E55B4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E22FA" w:rsidRPr="00136468" w14:paraId="79414AFD" w14:textId="77777777" w:rsidTr="00F6110E">
        <w:tc>
          <w:tcPr>
            <w:tcW w:w="1276" w:type="dxa"/>
            <w:vMerge/>
            <w:vAlign w:val="center"/>
          </w:tcPr>
          <w:p w14:paraId="7760E836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5BB966DD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-10 years</w:t>
            </w:r>
          </w:p>
        </w:tc>
        <w:tc>
          <w:tcPr>
            <w:tcW w:w="1843" w:type="dxa"/>
          </w:tcPr>
          <w:p w14:paraId="72AC00E0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46 (0.209-0.814)</w:t>
            </w:r>
          </w:p>
        </w:tc>
        <w:tc>
          <w:tcPr>
            <w:tcW w:w="1984" w:type="dxa"/>
          </w:tcPr>
          <w:p w14:paraId="4BAA9459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51 (0.222-0.767)</w:t>
            </w:r>
          </w:p>
        </w:tc>
        <w:tc>
          <w:tcPr>
            <w:tcW w:w="1843" w:type="dxa"/>
          </w:tcPr>
          <w:p w14:paraId="6A0A07A6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0 (0.198-0.768)</w:t>
            </w:r>
          </w:p>
        </w:tc>
        <w:tc>
          <w:tcPr>
            <w:tcW w:w="1916" w:type="dxa"/>
          </w:tcPr>
          <w:p w14:paraId="1DD46C09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64 (0.208-0.751)</w:t>
            </w:r>
          </w:p>
        </w:tc>
      </w:tr>
      <w:tr w:rsidR="00AE22FA" w:rsidRPr="00136468" w14:paraId="35CD9607" w14:textId="77777777" w:rsidTr="00F6110E">
        <w:tc>
          <w:tcPr>
            <w:tcW w:w="1276" w:type="dxa"/>
            <w:vAlign w:val="center"/>
          </w:tcPr>
          <w:p w14:paraId="58E6D52D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2A8D168F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0-18 years</w:t>
            </w:r>
          </w:p>
        </w:tc>
        <w:tc>
          <w:tcPr>
            <w:tcW w:w="1843" w:type="dxa"/>
          </w:tcPr>
          <w:p w14:paraId="01A7456B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80 (0.168-0.833)</w:t>
            </w:r>
          </w:p>
        </w:tc>
        <w:tc>
          <w:tcPr>
            <w:tcW w:w="1984" w:type="dxa"/>
          </w:tcPr>
          <w:p w14:paraId="091EC8B4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85 (0.232-0.796)</w:t>
            </w:r>
          </w:p>
        </w:tc>
        <w:tc>
          <w:tcPr>
            <w:tcW w:w="1843" w:type="dxa"/>
          </w:tcPr>
          <w:p w14:paraId="7D066905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92 (0.206-0.782)</w:t>
            </w:r>
          </w:p>
        </w:tc>
        <w:tc>
          <w:tcPr>
            <w:tcW w:w="1916" w:type="dxa"/>
          </w:tcPr>
          <w:p w14:paraId="79F7E308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94 (0.228-0.774)</w:t>
            </w:r>
          </w:p>
        </w:tc>
      </w:tr>
      <w:tr w:rsidR="00AE22FA" w:rsidRPr="00136468" w14:paraId="2F45CEAB" w14:textId="77777777" w:rsidTr="00F6110E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2B016894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015CE07" w14:textId="16146B06" w:rsidR="00AE22FA" w:rsidRPr="005743F8" w:rsidRDefault="00C20481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F8DE1B3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58 (0.225-0.815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1184CF1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63 (0.241-0.777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C4CAD3E" w14:textId="44A69013" w:rsidR="00AE22FA" w:rsidRPr="00F6490B" w:rsidRDefault="00DA2996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70</w:t>
            </w:r>
            <w:r w:rsidR="0095792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0.224-0.770)</w:t>
            </w:r>
          </w:p>
        </w:tc>
        <w:tc>
          <w:tcPr>
            <w:tcW w:w="1916" w:type="dxa"/>
            <w:tcBorders>
              <w:bottom w:val="single" w:sz="4" w:space="0" w:color="auto"/>
            </w:tcBorders>
          </w:tcPr>
          <w:p w14:paraId="149EE863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74 (0.231-0.748)</w:t>
            </w:r>
          </w:p>
        </w:tc>
      </w:tr>
      <w:tr w:rsidR="00AE22FA" w:rsidRPr="00136468" w14:paraId="3E883C85" w14:textId="77777777" w:rsidTr="00F6110E">
        <w:tc>
          <w:tcPr>
            <w:tcW w:w="1276" w:type="dxa"/>
            <w:vMerge w:val="restart"/>
            <w:tcBorders>
              <w:top w:val="single" w:sz="4" w:space="0" w:color="auto"/>
            </w:tcBorders>
            <w:vAlign w:val="center"/>
          </w:tcPr>
          <w:p w14:paraId="269D110E" w14:textId="77777777" w:rsidR="003A20B6" w:rsidRDefault="003A20B6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  <w:p w14:paraId="24165282" w14:textId="00D2809F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ergen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7681DA5" w14:textId="4B7A808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046034E" w14:textId="35A1A65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8F9A24C" w14:textId="157735A5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BD42B14" w14:textId="1951ACD9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16" w:type="dxa"/>
            <w:tcBorders>
              <w:top w:val="single" w:sz="4" w:space="0" w:color="auto"/>
            </w:tcBorders>
          </w:tcPr>
          <w:p w14:paraId="15858692" w14:textId="6D60B342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AE22FA" w:rsidRPr="00136468" w14:paraId="6704BE6D" w14:textId="77777777" w:rsidTr="00F6110E">
        <w:tc>
          <w:tcPr>
            <w:tcW w:w="1276" w:type="dxa"/>
            <w:vMerge/>
          </w:tcPr>
          <w:p w14:paraId="0B869DF9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46672343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-10 years</w:t>
            </w:r>
          </w:p>
        </w:tc>
        <w:tc>
          <w:tcPr>
            <w:tcW w:w="1843" w:type="dxa"/>
          </w:tcPr>
          <w:p w14:paraId="7DC097F4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34 (0.121-0.779)</w:t>
            </w:r>
          </w:p>
        </w:tc>
        <w:tc>
          <w:tcPr>
            <w:tcW w:w="1984" w:type="dxa"/>
          </w:tcPr>
          <w:p w14:paraId="60926AF1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49 (0.155-0.802)</w:t>
            </w:r>
          </w:p>
        </w:tc>
        <w:tc>
          <w:tcPr>
            <w:tcW w:w="1843" w:type="dxa"/>
          </w:tcPr>
          <w:p w14:paraId="6C1D90C4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45 (0.128-0.799)</w:t>
            </w:r>
          </w:p>
        </w:tc>
        <w:tc>
          <w:tcPr>
            <w:tcW w:w="1916" w:type="dxa"/>
          </w:tcPr>
          <w:p w14:paraId="45479AA6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33 (0.146-0.782)</w:t>
            </w:r>
          </w:p>
        </w:tc>
      </w:tr>
      <w:tr w:rsidR="00AE22FA" w:rsidRPr="00FC77AF" w14:paraId="48E8486B" w14:textId="77777777" w:rsidTr="00F6110E">
        <w:tc>
          <w:tcPr>
            <w:tcW w:w="1276" w:type="dxa"/>
          </w:tcPr>
          <w:p w14:paraId="3C0A398F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</w:tcPr>
          <w:p w14:paraId="6F4EF43E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5743F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0-18 years</w:t>
            </w:r>
          </w:p>
        </w:tc>
        <w:tc>
          <w:tcPr>
            <w:tcW w:w="1843" w:type="dxa"/>
          </w:tcPr>
          <w:p w14:paraId="42FCF1C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49 (0.108-0.786)</w:t>
            </w:r>
          </w:p>
        </w:tc>
        <w:tc>
          <w:tcPr>
            <w:tcW w:w="1984" w:type="dxa"/>
          </w:tcPr>
          <w:p w14:paraId="7CD501F0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53 (0.133-0.774)</w:t>
            </w:r>
          </w:p>
        </w:tc>
        <w:tc>
          <w:tcPr>
            <w:tcW w:w="1843" w:type="dxa"/>
          </w:tcPr>
          <w:p w14:paraId="12B8446F" w14:textId="77777777" w:rsidR="00AE22FA" w:rsidRPr="00F6490B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6490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48 (0.136-0.770)</w:t>
            </w:r>
          </w:p>
        </w:tc>
        <w:tc>
          <w:tcPr>
            <w:tcW w:w="1916" w:type="dxa"/>
          </w:tcPr>
          <w:p w14:paraId="42260DB2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37 (0.121-0.764)</w:t>
            </w:r>
          </w:p>
        </w:tc>
      </w:tr>
      <w:tr w:rsidR="00AE22FA" w:rsidRPr="00FC77AF" w14:paraId="4E6273C8" w14:textId="77777777" w:rsidTr="00F6110E">
        <w:tc>
          <w:tcPr>
            <w:tcW w:w="1276" w:type="dxa"/>
            <w:tcBorders>
              <w:bottom w:val="single" w:sz="4" w:space="0" w:color="auto"/>
            </w:tcBorders>
          </w:tcPr>
          <w:p w14:paraId="122F1A26" w14:textId="77777777" w:rsidR="00AE22FA" w:rsidRPr="005743F8" w:rsidRDefault="00AE22FA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340ADF26" w14:textId="325D907F" w:rsidR="00AE22FA" w:rsidRPr="005743F8" w:rsidRDefault="00C20481" w:rsidP="00715A9C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fetim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01F8940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22 (0.121-0.776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74E12AE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0.532 (0.163-0.758)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7D38954B" w14:textId="563D1131" w:rsidR="00AE22FA" w:rsidRPr="00F6490B" w:rsidRDefault="00957927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28 (0.147-0.772)</w:t>
            </w:r>
          </w:p>
        </w:tc>
        <w:tc>
          <w:tcPr>
            <w:tcW w:w="1916" w:type="dxa"/>
            <w:tcBorders>
              <w:bottom w:val="single" w:sz="4" w:space="0" w:color="auto"/>
            </w:tcBorders>
          </w:tcPr>
          <w:p w14:paraId="7EC45E4C" w14:textId="77777777" w:rsidR="00AE22FA" w:rsidRPr="005743F8" w:rsidRDefault="00AE22FA" w:rsidP="00715A9C">
            <w:pPr>
              <w:pStyle w:val="Ingenmellomrom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19 (0.164-0.768)</w:t>
            </w:r>
          </w:p>
        </w:tc>
      </w:tr>
    </w:tbl>
    <w:p w14:paraId="3200A855" w14:textId="77777777" w:rsidR="00AE22FA" w:rsidRPr="00856362" w:rsidRDefault="00AE22FA" w:rsidP="00AE22FA">
      <w:pPr>
        <w:pStyle w:val="Ingenmellomrom"/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</w:pPr>
      <w:r w:rsidRPr="004048BF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 xml:space="preserve">Abbreviations: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NDVI, n</w:t>
      </w:r>
      <w:r w:rsidRPr="004048BF">
        <w:rPr>
          <w:rFonts w:ascii="Times New Roman" w:hAnsi="Times New Roman" w:cs="Times New Roman"/>
          <w:i/>
          <w:color w:val="000000" w:themeColor="text1"/>
          <w:sz w:val="18"/>
          <w:szCs w:val="18"/>
          <w:lang w:val="en-US"/>
        </w:rPr>
        <w:t>ormalized difference vegetation index.</w:t>
      </w:r>
    </w:p>
    <w:p w14:paraId="5E469533" w14:textId="0DB32005" w:rsidR="00AE22FA" w:rsidRDefault="00AE22FA">
      <w:pPr>
        <w:rPr>
          <w:lang w:val="en-US"/>
        </w:rPr>
      </w:pPr>
    </w:p>
    <w:p w14:paraId="7473BC67" w14:textId="77777777" w:rsidR="003A20B6" w:rsidRDefault="003A20B6" w:rsidP="004C0A05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D8D0353" w14:textId="77777777" w:rsidR="003A20B6" w:rsidRDefault="003A20B6">
      <w:pPr>
        <w:spacing w:after="160" w:line="259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6018BF3E" w14:textId="77777777" w:rsidR="003A20B6" w:rsidRDefault="003A20B6" w:rsidP="004C0A05">
      <w:pPr>
        <w:pStyle w:val="Ingenmellomrom"/>
        <w:rPr>
          <w:rFonts w:ascii="Times New Roman" w:hAnsi="Times New Roman" w:cs="Times New Roman"/>
          <w:b/>
          <w:sz w:val="24"/>
          <w:szCs w:val="24"/>
          <w:lang w:val="en-US"/>
        </w:rPr>
        <w:sectPr w:rsidR="003A20B6" w:rsidSect="007B3FF0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14FBEB32" w14:textId="06748CCC" w:rsidR="004C0A05" w:rsidRPr="00F31379" w:rsidRDefault="004C0A05" w:rsidP="004C0A05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F3137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Logistic regression analyses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>asthma attack last 12 month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relation with mean air pollution and greenness exposures the year before RHINESSA participation, 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>in the full (imputed) study popula</w:t>
      </w:r>
      <w:r>
        <w:rPr>
          <w:rFonts w:ascii="Times New Roman" w:hAnsi="Times New Roman" w:cs="Times New Roman"/>
          <w:sz w:val="24"/>
          <w:szCs w:val="24"/>
          <w:lang w:val="en-US"/>
        </w:rPr>
        <w:t>tion.</w:t>
      </w:r>
    </w:p>
    <w:tbl>
      <w:tblPr>
        <w:tblStyle w:val="Tabellrutenett"/>
        <w:tblpPr w:leftFromText="141" w:rightFromText="141" w:vertAnchor="text" w:horzAnchor="margin" w:tblpY="11"/>
        <w:tblOverlap w:val="never"/>
        <w:tblW w:w="581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559"/>
        <w:gridCol w:w="709"/>
        <w:gridCol w:w="1559"/>
        <w:gridCol w:w="709"/>
      </w:tblGrid>
      <w:tr w:rsidR="004C0A05" w:rsidRPr="00F31379" w14:paraId="191D5876" w14:textId="77777777" w:rsidTr="00F90C31">
        <w:tc>
          <w:tcPr>
            <w:tcW w:w="1276" w:type="dxa"/>
            <w:tcBorders>
              <w:top w:val="single" w:sz="4" w:space="0" w:color="auto"/>
            </w:tcBorders>
          </w:tcPr>
          <w:p w14:paraId="1F7A90F1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</w:tcBorders>
          </w:tcPr>
          <w:p w14:paraId="3C1734BC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ivariable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614ED93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8EF6F9E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bl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0499BE12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4C0A05" w:rsidRPr="00F31379" w14:paraId="5961EC52" w14:textId="77777777" w:rsidTr="00F90C31">
        <w:tc>
          <w:tcPr>
            <w:tcW w:w="1276" w:type="dxa"/>
            <w:tcBorders>
              <w:bottom w:val="single" w:sz="4" w:space="0" w:color="auto"/>
            </w:tcBorders>
          </w:tcPr>
          <w:p w14:paraId="15D768E2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osur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*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</w:tcBorders>
          </w:tcPr>
          <w:p w14:paraId="03DF5A8E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AA1B2C2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85386A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761AE2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4C0A05" w:rsidRPr="00F31379" w14:paraId="6EC2099E" w14:textId="77777777" w:rsidTr="00A704EB">
        <w:trPr>
          <w:trHeight w:val="54"/>
        </w:trPr>
        <w:tc>
          <w:tcPr>
            <w:tcW w:w="1276" w:type="dxa"/>
            <w:tcBorders>
              <w:top w:val="single" w:sz="4" w:space="0" w:color="auto"/>
            </w:tcBorders>
          </w:tcPr>
          <w:p w14:paraId="1CB3F8CE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</w:tcPr>
          <w:p w14:paraId="3F5CC9B5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3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65B2FA8B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E42A5E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60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0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13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DE2541E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01</w:t>
            </w:r>
          </w:p>
        </w:tc>
      </w:tr>
      <w:tr w:rsidR="004C0A05" w:rsidRPr="00F31379" w14:paraId="5F472067" w14:textId="77777777" w:rsidTr="00A704EB">
        <w:tc>
          <w:tcPr>
            <w:tcW w:w="1276" w:type="dxa"/>
          </w:tcPr>
          <w:p w14:paraId="24F7E305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.5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54CCEA97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6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91)</w:t>
            </w:r>
          </w:p>
        </w:tc>
        <w:tc>
          <w:tcPr>
            <w:tcW w:w="709" w:type="dxa"/>
          </w:tcPr>
          <w:p w14:paraId="54509066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67</w:t>
            </w:r>
          </w:p>
        </w:tc>
        <w:tc>
          <w:tcPr>
            <w:tcW w:w="1559" w:type="dxa"/>
          </w:tcPr>
          <w:p w14:paraId="31C08853" w14:textId="77777777" w:rsidR="004C0A05" w:rsidRPr="0058731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58731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.10 (1.22-3.62)</w:t>
            </w:r>
          </w:p>
        </w:tc>
        <w:tc>
          <w:tcPr>
            <w:tcW w:w="709" w:type="dxa"/>
          </w:tcPr>
          <w:p w14:paraId="423AA7E0" w14:textId="77777777" w:rsidR="004C0A05" w:rsidRPr="0058731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58731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08</w:t>
            </w:r>
          </w:p>
        </w:tc>
      </w:tr>
      <w:tr w:rsidR="004C0A05" w:rsidRPr="00F31379" w14:paraId="7D69F89F" w14:textId="77777777" w:rsidTr="00A704EB">
        <w:tc>
          <w:tcPr>
            <w:tcW w:w="1276" w:type="dxa"/>
          </w:tcPr>
          <w:p w14:paraId="46B2FC1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10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5B7CDA30" w14:textId="77777777" w:rsidR="004C0A05" w:rsidRPr="00DF0F31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DF0F3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.03 (1.13-3.65)</w:t>
            </w:r>
          </w:p>
        </w:tc>
        <w:tc>
          <w:tcPr>
            <w:tcW w:w="709" w:type="dxa"/>
          </w:tcPr>
          <w:p w14:paraId="5FCB3E40" w14:textId="77777777" w:rsidR="004C0A05" w:rsidRPr="00DF0F31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DF0F3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17</w:t>
            </w:r>
          </w:p>
        </w:tc>
        <w:tc>
          <w:tcPr>
            <w:tcW w:w="1559" w:type="dxa"/>
          </w:tcPr>
          <w:p w14:paraId="131FFCC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6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3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-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54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4D31753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04</w:t>
            </w:r>
          </w:p>
        </w:tc>
      </w:tr>
      <w:tr w:rsidR="004C0A05" w:rsidRPr="00F31379" w14:paraId="5933CA86" w14:textId="77777777" w:rsidTr="00A704EB">
        <w:tc>
          <w:tcPr>
            <w:tcW w:w="1276" w:type="dxa"/>
          </w:tcPr>
          <w:p w14:paraId="6573D675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27F73985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5266763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8</w:t>
            </w:r>
          </w:p>
        </w:tc>
        <w:tc>
          <w:tcPr>
            <w:tcW w:w="1559" w:type="dxa"/>
          </w:tcPr>
          <w:p w14:paraId="3FD0E53B" w14:textId="77777777" w:rsidR="004C0A05" w:rsidRPr="00DF0F31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DF0F3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.14 (1.21-3.78)</w:t>
            </w:r>
          </w:p>
        </w:tc>
        <w:tc>
          <w:tcPr>
            <w:tcW w:w="709" w:type="dxa"/>
          </w:tcPr>
          <w:p w14:paraId="4BF6E173" w14:textId="77777777" w:rsidR="004C0A05" w:rsidRPr="00DF0F31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DF0F3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08</w:t>
            </w:r>
          </w:p>
        </w:tc>
      </w:tr>
      <w:tr w:rsidR="004C0A05" w:rsidRPr="00F31379" w14:paraId="6457E924" w14:textId="77777777" w:rsidTr="00A704EB">
        <w:trPr>
          <w:trHeight w:val="50"/>
        </w:trPr>
        <w:tc>
          <w:tcPr>
            <w:tcW w:w="1276" w:type="dxa"/>
          </w:tcPr>
          <w:p w14:paraId="32ED570A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5630E4BC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3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9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2CC3F2CA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4</w:t>
            </w:r>
          </w:p>
        </w:tc>
        <w:tc>
          <w:tcPr>
            <w:tcW w:w="1559" w:type="dxa"/>
          </w:tcPr>
          <w:p w14:paraId="7445F7D6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4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39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4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6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3B41BF62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02</w:t>
            </w:r>
          </w:p>
        </w:tc>
      </w:tr>
      <w:tr w:rsidR="004C0A05" w:rsidRPr="00F31379" w14:paraId="23A8E87D" w14:textId="77777777" w:rsidTr="00A704EB">
        <w:trPr>
          <w:trHeight w:val="50"/>
        </w:trPr>
        <w:tc>
          <w:tcPr>
            <w:tcW w:w="1276" w:type="dxa"/>
            <w:tcBorders>
              <w:bottom w:val="single" w:sz="4" w:space="0" w:color="auto"/>
            </w:tcBorders>
          </w:tcPr>
          <w:p w14:paraId="1B98026A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300m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</w:tcBorders>
          </w:tcPr>
          <w:p w14:paraId="31A16B6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89-1.10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8A258E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57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738C9B8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7 (0.85-1.10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89F55BC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98</w:t>
            </w:r>
          </w:p>
        </w:tc>
      </w:tr>
      <w:tr w:rsidR="004C0A05" w:rsidRPr="00F31379" w14:paraId="604F6139" w14:textId="77777777" w:rsidTr="00A704EB">
        <w:trPr>
          <w:trHeight w:val="50"/>
        </w:trPr>
        <w:tc>
          <w:tcPr>
            <w:tcW w:w="1276" w:type="dxa"/>
            <w:tcBorders>
              <w:top w:val="single" w:sz="4" w:space="0" w:color="auto"/>
            </w:tcBorders>
          </w:tcPr>
          <w:p w14:paraId="21EBB910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100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</w:tcPr>
          <w:p w14:paraId="6B275062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6 (0.87-1.06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E43BAEF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08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7673C10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3 (0.84-1.04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E781876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12</w:t>
            </w:r>
          </w:p>
        </w:tc>
      </w:tr>
      <w:tr w:rsidR="004C0A05" w:rsidRPr="00F31379" w14:paraId="43C62F9B" w14:textId="77777777" w:rsidTr="00A704EB">
        <w:trPr>
          <w:trHeight w:val="50"/>
        </w:trPr>
        <w:tc>
          <w:tcPr>
            <w:tcW w:w="1276" w:type="dxa"/>
          </w:tcPr>
          <w:p w14:paraId="6051B95F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500m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3A416068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89-1.10)</w:t>
            </w:r>
          </w:p>
        </w:tc>
        <w:tc>
          <w:tcPr>
            <w:tcW w:w="709" w:type="dxa"/>
          </w:tcPr>
          <w:p w14:paraId="791C4906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89</w:t>
            </w:r>
          </w:p>
        </w:tc>
        <w:tc>
          <w:tcPr>
            <w:tcW w:w="1559" w:type="dxa"/>
          </w:tcPr>
          <w:p w14:paraId="4D2A63D0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7 (0.85-1.10)</w:t>
            </w:r>
          </w:p>
        </w:tc>
        <w:tc>
          <w:tcPr>
            <w:tcW w:w="709" w:type="dxa"/>
          </w:tcPr>
          <w:p w14:paraId="6E440D7C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93</w:t>
            </w:r>
          </w:p>
        </w:tc>
      </w:tr>
      <w:tr w:rsidR="004C0A05" w:rsidRPr="00F31379" w14:paraId="7DAA3322" w14:textId="77777777" w:rsidTr="00A704EB">
        <w:trPr>
          <w:trHeight w:val="50"/>
        </w:trPr>
        <w:tc>
          <w:tcPr>
            <w:tcW w:w="1276" w:type="dxa"/>
            <w:tcBorders>
              <w:bottom w:val="single" w:sz="4" w:space="0" w:color="auto"/>
            </w:tcBorders>
          </w:tcPr>
          <w:p w14:paraId="251D13F8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DVI </w:t>
            </w:r>
            <w:r w:rsidRPr="00DF0F3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00m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</w:tcBorders>
          </w:tcPr>
          <w:p w14:paraId="6793CF95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89-1.10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C8F73B4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59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6567B70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7 (0.85-1.10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ECA3043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19</w:t>
            </w:r>
          </w:p>
        </w:tc>
      </w:tr>
    </w:tbl>
    <w:p w14:paraId="0578936B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7DBC3148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7BB86F3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034F26B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7A44BA0D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9A273FE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2848A713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063E488A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E71984C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06EC5E00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4DED6EE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63E83363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5E084F61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288FCCA" w14:textId="51D139CA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bbreviations: BC, black carbon; CI, confidence interval; FEV, forced expiratory volume in 1 second; NDVI, normalized difference vegetation index;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nitrogen dioxide;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ozone; OR, odds ratio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.5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2.5 µm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10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10 µm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1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air pollutants exposures were extrapolated in time with the ratio metho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2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models were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, except for the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-model that was adjusted for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 and the NDVI-model that was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. All models were also adjusted for age, sex and parental education and asthma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3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p-values &lt; 0.05 = significant and marked bol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*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BC per 1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, NDVI per 0.1-unit increase.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PM exposures and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per 10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.</w:t>
      </w:r>
    </w:p>
    <w:p w14:paraId="051E93F2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0645C66D" w14:textId="1D638CFC" w:rsidR="004C0A05" w:rsidRPr="00F31379" w:rsidRDefault="004C0A05" w:rsidP="004C0A05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F3137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Logistic regression analyses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current rhinitis in relation with mean air pollution and greenness exposures the year before RHINESSA participation, 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>in the full (imputed) study popula</w:t>
      </w:r>
      <w:r w:rsidR="007B3FF0">
        <w:rPr>
          <w:rFonts w:ascii="Times New Roman" w:hAnsi="Times New Roman" w:cs="Times New Roman"/>
          <w:sz w:val="24"/>
          <w:szCs w:val="24"/>
          <w:lang w:val="en-US"/>
        </w:rPr>
        <w:t>tion.</w:t>
      </w:r>
    </w:p>
    <w:tbl>
      <w:tblPr>
        <w:tblStyle w:val="Tabellrutenett"/>
        <w:tblpPr w:leftFromText="141" w:rightFromText="141" w:vertAnchor="text" w:horzAnchor="margin" w:tblpY="11"/>
        <w:tblOverlap w:val="never"/>
        <w:tblW w:w="581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559"/>
        <w:gridCol w:w="709"/>
        <w:gridCol w:w="1559"/>
        <w:gridCol w:w="709"/>
      </w:tblGrid>
      <w:tr w:rsidR="004C0A05" w:rsidRPr="00F31379" w14:paraId="7E98770E" w14:textId="77777777" w:rsidTr="00F90C31">
        <w:tc>
          <w:tcPr>
            <w:tcW w:w="1276" w:type="dxa"/>
            <w:tcBorders>
              <w:top w:val="single" w:sz="4" w:space="0" w:color="auto"/>
            </w:tcBorders>
          </w:tcPr>
          <w:p w14:paraId="3DD9EBE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</w:tcBorders>
          </w:tcPr>
          <w:p w14:paraId="6C3C2457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ivariable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A4AFE4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A09367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bl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1E7B632D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4C0A05" w:rsidRPr="00F31379" w14:paraId="2D7325FB" w14:textId="77777777" w:rsidTr="00F90C31">
        <w:tc>
          <w:tcPr>
            <w:tcW w:w="1276" w:type="dxa"/>
            <w:tcBorders>
              <w:bottom w:val="single" w:sz="4" w:space="0" w:color="auto"/>
            </w:tcBorders>
          </w:tcPr>
          <w:p w14:paraId="3A1C5FC1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osur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*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</w:tcBorders>
          </w:tcPr>
          <w:p w14:paraId="6D9238C4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D98A64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42EA03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BC55C50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4C0A05" w:rsidRPr="00F31379" w14:paraId="03298530" w14:textId="77777777" w:rsidTr="00A704EB">
        <w:trPr>
          <w:trHeight w:val="54"/>
        </w:trPr>
        <w:tc>
          <w:tcPr>
            <w:tcW w:w="1276" w:type="dxa"/>
            <w:tcBorders>
              <w:top w:val="single" w:sz="4" w:space="0" w:color="auto"/>
            </w:tcBorders>
          </w:tcPr>
          <w:p w14:paraId="3584DB8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</w:tcPr>
          <w:p w14:paraId="44E5F573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15 (1.03-1.28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450613D8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1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53421DC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5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(1.0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8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5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0C03A6FA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03</w:t>
            </w:r>
          </w:p>
        </w:tc>
      </w:tr>
      <w:tr w:rsidR="004C0A05" w:rsidRPr="00F31379" w14:paraId="628ED07B" w14:textId="77777777" w:rsidTr="00A704EB">
        <w:tc>
          <w:tcPr>
            <w:tcW w:w="1276" w:type="dxa"/>
          </w:tcPr>
          <w:p w14:paraId="6AE73709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.5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433741BE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32 (1.01-1.73)</w:t>
            </w:r>
          </w:p>
        </w:tc>
        <w:tc>
          <w:tcPr>
            <w:tcW w:w="709" w:type="dxa"/>
          </w:tcPr>
          <w:p w14:paraId="39E1EEF7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40</w:t>
            </w:r>
          </w:p>
        </w:tc>
        <w:tc>
          <w:tcPr>
            <w:tcW w:w="1559" w:type="dxa"/>
          </w:tcPr>
          <w:p w14:paraId="2B994483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35 (1.02-1.77)</w:t>
            </w:r>
          </w:p>
        </w:tc>
        <w:tc>
          <w:tcPr>
            <w:tcW w:w="709" w:type="dxa"/>
          </w:tcPr>
          <w:p w14:paraId="31E613B5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33</w:t>
            </w:r>
          </w:p>
        </w:tc>
      </w:tr>
      <w:tr w:rsidR="004C0A05" w:rsidRPr="00F31379" w14:paraId="52CD15E1" w14:textId="77777777" w:rsidTr="00A704EB">
        <w:tc>
          <w:tcPr>
            <w:tcW w:w="1276" w:type="dxa"/>
          </w:tcPr>
          <w:p w14:paraId="1BE0F4B3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10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20182DBA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45 (1.09-1.93)</w:t>
            </w:r>
          </w:p>
        </w:tc>
        <w:tc>
          <w:tcPr>
            <w:tcW w:w="709" w:type="dxa"/>
          </w:tcPr>
          <w:p w14:paraId="5A9F02F9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11</w:t>
            </w:r>
          </w:p>
        </w:tc>
        <w:tc>
          <w:tcPr>
            <w:tcW w:w="1559" w:type="dxa"/>
          </w:tcPr>
          <w:p w14:paraId="2141F276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5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8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4</w:t>
            </w: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79FF50D6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14</w:t>
            </w:r>
          </w:p>
        </w:tc>
      </w:tr>
      <w:tr w:rsidR="004C0A05" w:rsidRPr="00F31379" w14:paraId="7F300FB6" w14:textId="77777777" w:rsidTr="00A704EB">
        <w:tc>
          <w:tcPr>
            <w:tcW w:w="1276" w:type="dxa"/>
          </w:tcPr>
          <w:p w14:paraId="20CD478F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7E3F0539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40 (1.11-1.76)</w:t>
            </w:r>
          </w:p>
        </w:tc>
        <w:tc>
          <w:tcPr>
            <w:tcW w:w="709" w:type="dxa"/>
          </w:tcPr>
          <w:p w14:paraId="52B85876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04</w:t>
            </w:r>
          </w:p>
        </w:tc>
        <w:tc>
          <w:tcPr>
            <w:tcW w:w="1559" w:type="dxa"/>
          </w:tcPr>
          <w:p w14:paraId="05269158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.50 (1.15-1.96)</w:t>
            </w:r>
          </w:p>
        </w:tc>
        <w:tc>
          <w:tcPr>
            <w:tcW w:w="709" w:type="dxa"/>
          </w:tcPr>
          <w:p w14:paraId="33A294B7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03</w:t>
            </w:r>
          </w:p>
        </w:tc>
      </w:tr>
      <w:tr w:rsidR="004C0A05" w:rsidRPr="00F31379" w14:paraId="712B1E34" w14:textId="77777777" w:rsidTr="00A704EB">
        <w:trPr>
          <w:trHeight w:val="50"/>
        </w:trPr>
        <w:tc>
          <w:tcPr>
            <w:tcW w:w="1276" w:type="dxa"/>
          </w:tcPr>
          <w:p w14:paraId="71D7B426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7B26F988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6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80-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213FCD9F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3</w:t>
            </w:r>
          </w:p>
        </w:tc>
        <w:tc>
          <w:tcPr>
            <w:tcW w:w="1559" w:type="dxa"/>
          </w:tcPr>
          <w:p w14:paraId="27BFFFF1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1.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22</w:t>
            </w:r>
            <w:r w:rsidRPr="0021384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(0.9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5</w:t>
            </w:r>
            <w:r w:rsidRPr="0021384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1.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57</w:t>
            </w:r>
            <w:r w:rsidRPr="0021384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709" w:type="dxa"/>
          </w:tcPr>
          <w:p w14:paraId="0BCA765A" w14:textId="77777777" w:rsidR="004C0A05" w:rsidRPr="0021384C" w:rsidRDefault="004C0A05" w:rsidP="00A704EB">
            <w:pPr>
              <w:pStyle w:val="Ingenmellomrom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r w:rsidRPr="0021384C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0.119</w:t>
            </w:r>
          </w:p>
        </w:tc>
      </w:tr>
      <w:tr w:rsidR="004C0A05" w:rsidRPr="00F31379" w14:paraId="04BFCB9A" w14:textId="77777777" w:rsidTr="00A704EB">
        <w:trPr>
          <w:trHeight w:val="50"/>
        </w:trPr>
        <w:tc>
          <w:tcPr>
            <w:tcW w:w="1276" w:type="dxa"/>
            <w:tcBorders>
              <w:bottom w:val="single" w:sz="4" w:space="0" w:color="auto"/>
            </w:tcBorders>
          </w:tcPr>
          <w:p w14:paraId="1E32A3FC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300m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</w:tcBorders>
          </w:tcPr>
          <w:p w14:paraId="17C9AE07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 (0.93-1.03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F25EDDA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46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D229D95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0 (0.94-1.05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40451B8" w14:textId="77777777" w:rsidR="004C0A05" w:rsidRPr="00F31379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94</w:t>
            </w:r>
          </w:p>
        </w:tc>
      </w:tr>
      <w:tr w:rsidR="004C0A05" w:rsidRPr="00F31379" w14:paraId="2C1B744D" w14:textId="77777777" w:rsidTr="00A704EB">
        <w:trPr>
          <w:trHeight w:val="50"/>
        </w:trPr>
        <w:tc>
          <w:tcPr>
            <w:tcW w:w="1276" w:type="dxa"/>
            <w:tcBorders>
              <w:top w:val="single" w:sz="4" w:space="0" w:color="auto"/>
            </w:tcBorders>
          </w:tcPr>
          <w:p w14:paraId="4CF2788F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100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</w:tcPr>
          <w:p w14:paraId="0D07E6D6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94-1.03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032F4DE7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6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8CC4633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0 (0.95-1.05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FADDD9B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78</w:t>
            </w:r>
          </w:p>
        </w:tc>
      </w:tr>
      <w:tr w:rsidR="004C0A05" w:rsidRPr="00F31379" w14:paraId="72F7F0C2" w14:textId="77777777" w:rsidTr="00A704EB">
        <w:trPr>
          <w:trHeight w:val="50"/>
        </w:trPr>
        <w:tc>
          <w:tcPr>
            <w:tcW w:w="1276" w:type="dxa"/>
          </w:tcPr>
          <w:p w14:paraId="34498484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 500m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14:paraId="036D8DEE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 (0.93-1.03)</w:t>
            </w:r>
          </w:p>
        </w:tc>
        <w:tc>
          <w:tcPr>
            <w:tcW w:w="709" w:type="dxa"/>
          </w:tcPr>
          <w:p w14:paraId="1CEA8C00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46</w:t>
            </w:r>
          </w:p>
        </w:tc>
        <w:tc>
          <w:tcPr>
            <w:tcW w:w="1559" w:type="dxa"/>
          </w:tcPr>
          <w:p w14:paraId="6D0999BD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93-1.05)</w:t>
            </w:r>
          </w:p>
        </w:tc>
        <w:tc>
          <w:tcPr>
            <w:tcW w:w="709" w:type="dxa"/>
          </w:tcPr>
          <w:p w14:paraId="245BDB47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77</w:t>
            </w:r>
          </w:p>
        </w:tc>
      </w:tr>
      <w:tr w:rsidR="004C0A05" w:rsidRPr="00F31379" w14:paraId="4B945958" w14:textId="77777777" w:rsidTr="00A704EB">
        <w:trPr>
          <w:trHeight w:val="50"/>
        </w:trPr>
        <w:tc>
          <w:tcPr>
            <w:tcW w:w="1276" w:type="dxa"/>
            <w:tcBorders>
              <w:bottom w:val="single" w:sz="4" w:space="0" w:color="auto"/>
            </w:tcBorders>
          </w:tcPr>
          <w:p w14:paraId="2CDC24A2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DVI </w:t>
            </w:r>
            <w:r w:rsidRPr="00DF0F3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00m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</w:tcBorders>
          </w:tcPr>
          <w:p w14:paraId="147632E5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 (0.93-1.03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58B3F14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64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9FFAB79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 (0.93-1.05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0620632" w14:textId="77777777" w:rsidR="004C0A05" w:rsidRDefault="004C0A05" w:rsidP="00A704EB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85</w:t>
            </w:r>
          </w:p>
        </w:tc>
      </w:tr>
    </w:tbl>
    <w:p w14:paraId="1534731E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8310836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2C14CFF1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57A1F9A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291B22A0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10C1923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82D125C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4260135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1109010F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217A55C6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6D393EAE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48268A6D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09996320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6080479C" w14:textId="093F7331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bbreviations: BC, black carbon; CI, confidence interval; FEV, forced expiratory volume in 1 second; NDVI, normalized difference vegetation index;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nitrogen dioxide;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ozone; OR, odds ratio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.5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2.5 µm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10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10 µm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1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air pollutants exposures were extrapolated in time with the ratio metho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2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models were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, except for the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-model that was adjusted for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 and the NDVI-model that was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. All models were also adjusted for age, sex and parental education and asthma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3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p-values &lt; 0.05 = significant and marked bol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*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BC per 1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, NDVI per 0.1-unit increase.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PM exposures and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per 10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.</w:t>
      </w:r>
    </w:p>
    <w:p w14:paraId="29C15427" w14:textId="77777777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  <w:sectPr w:rsidR="004C0A05" w:rsidSect="007B3FF0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  <w:i/>
          <w:sz w:val="18"/>
          <w:szCs w:val="18"/>
          <w:lang w:val="en-US"/>
        </w:rPr>
        <w:br w:type="page"/>
      </w:r>
    </w:p>
    <w:tbl>
      <w:tblPr>
        <w:tblStyle w:val="Tabellrutenett"/>
        <w:tblpPr w:leftFromText="141" w:rightFromText="141" w:vertAnchor="text" w:horzAnchor="margin" w:tblpY="624"/>
        <w:tblW w:w="148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81"/>
        <w:gridCol w:w="1548"/>
        <w:gridCol w:w="676"/>
        <w:gridCol w:w="1616"/>
        <w:gridCol w:w="676"/>
        <w:gridCol w:w="1548"/>
        <w:gridCol w:w="676"/>
        <w:gridCol w:w="1616"/>
        <w:gridCol w:w="677"/>
        <w:gridCol w:w="1616"/>
        <w:gridCol w:w="676"/>
        <w:gridCol w:w="1616"/>
        <w:gridCol w:w="676"/>
      </w:tblGrid>
      <w:tr w:rsidR="0099096C" w:rsidRPr="00F31379" w14:paraId="1331FFC1" w14:textId="77777777" w:rsidTr="00A86493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2169211A" w14:textId="36A67501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5927AEF2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-10 years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626F6536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668AA6A6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70282CEE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517" w:type="dxa"/>
            <w:gridSpan w:val="4"/>
            <w:tcBorders>
              <w:top w:val="single" w:sz="4" w:space="0" w:color="auto"/>
              <w:right w:val="single" w:sz="4" w:space="0" w:color="auto"/>
            </w:tcBorders>
          </w:tcPr>
          <w:p w14:paraId="5050A59D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-18 years</w:t>
            </w:r>
          </w:p>
        </w:tc>
        <w:tc>
          <w:tcPr>
            <w:tcW w:w="4584" w:type="dxa"/>
            <w:gridSpan w:val="4"/>
            <w:tcBorders>
              <w:top w:val="single" w:sz="4" w:space="0" w:color="auto"/>
              <w:left w:val="single" w:sz="4" w:space="0" w:color="auto"/>
            </w:tcBorders>
          </w:tcPr>
          <w:p w14:paraId="40EE5B51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Lifetime </w:t>
            </w:r>
          </w:p>
        </w:tc>
      </w:tr>
      <w:tr w:rsidR="0099096C" w:rsidRPr="00F31379" w14:paraId="47BC579D" w14:textId="77777777" w:rsidTr="00A86493">
        <w:trPr>
          <w:trHeight w:hRule="exact" w:val="232"/>
        </w:trPr>
        <w:tc>
          <w:tcPr>
            <w:tcW w:w="1281" w:type="dxa"/>
          </w:tcPr>
          <w:p w14:paraId="002D53FA" w14:textId="335E41B0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48" w:type="dxa"/>
          </w:tcPr>
          <w:p w14:paraId="65FB4E86" w14:textId="07D6D0C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ivariable</w:t>
            </w:r>
          </w:p>
        </w:tc>
        <w:tc>
          <w:tcPr>
            <w:tcW w:w="676" w:type="dxa"/>
          </w:tcPr>
          <w:p w14:paraId="75004711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</w:tcPr>
          <w:p w14:paraId="26B33DFB" w14:textId="571412C5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bl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676" w:type="dxa"/>
          </w:tcPr>
          <w:p w14:paraId="455D81C0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48" w:type="dxa"/>
          </w:tcPr>
          <w:p w14:paraId="2F478C1A" w14:textId="3820FD69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ivariable</w:t>
            </w:r>
          </w:p>
        </w:tc>
        <w:tc>
          <w:tcPr>
            <w:tcW w:w="676" w:type="dxa"/>
          </w:tcPr>
          <w:p w14:paraId="66D683C1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</w:tcPr>
          <w:p w14:paraId="4E8979CD" w14:textId="64A689EC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bl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0B127C87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5F3FEC5B" w14:textId="64060856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ivariable</w:t>
            </w:r>
          </w:p>
        </w:tc>
        <w:tc>
          <w:tcPr>
            <w:tcW w:w="676" w:type="dxa"/>
          </w:tcPr>
          <w:p w14:paraId="325B4A6F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</w:tcPr>
          <w:p w14:paraId="734342F6" w14:textId="567AB0C5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bl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676" w:type="dxa"/>
          </w:tcPr>
          <w:p w14:paraId="766CD1DF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9096C" w:rsidRPr="00F31379" w14:paraId="2AF36D0A" w14:textId="77777777" w:rsidTr="0099096C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1F7A08C4" w14:textId="3BDC5420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osure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*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27AEFBCE" w14:textId="0E94324F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7EFED4F0" w14:textId="665ABCA4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113C09DB" w14:textId="4203C568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752C40A" w14:textId="25B8FADA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4D379749" w14:textId="447C4F64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68B3BBAF" w14:textId="6FFE9321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5234258E" w14:textId="145F5718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35919187" w14:textId="289D022C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2C88B2D3" w14:textId="2A690C48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134106C5" w14:textId="1B08E5C6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40AD7D4C" w14:textId="3F639893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5AAC9C42" w14:textId="6AE1095B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  <w:tr w:rsidR="0099096C" w:rsidRPr="00F31379" w14:paraId="775EE3FD" w14:textId="77777777" w:rsidTr="0099096C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</w:tcPr>
          <w:p w14:paraId="57AAE309" w14:textId="2AE369FA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EV</w:t>
            </w:r>
            <w:r w:rsidRPr="00D748F5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  <w:lang w:val="en-US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/FVC</w:t>
            </w:r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</w:tcPr>
          <w:p w14:paraId="51D4B845" w14:textId="6807881B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</w:tcPr>
          <w:p w14:paraId="68AE0D66" w14:textId="3794F1A8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</w:tcPr>
          <w:p w14:paraId="7844F631" w14:textId="60910C62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</w:tcPr>
          <w:p w14:paraId="08A5A479" w14:textId="00E15BF2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</w:tcPr>
          <w:p w14:paraId="55A3745F" w14:textId="2581D551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</w:tcPr>
          <w:p w14:paraId="7AB4461C" w14:textId="4A0E6692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</w:tcPr>
          <w:p w14:paraId="70F2AC0F" w14:textId="6A61EEAE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FC073" w14:textId="52F05E63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F46BF23" w14:textId="5C76C1A9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</w:tcPr>
          <w:p w14:paraId="381F86DE" w14:textId="48FAE6D8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</w:tcPr>
          <w:p w14:paraId="2C85D4BB" w14:textId="2BA08AD5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</w:tcPr>
          <w:p w14:paraId="253EDADC" w14:textId="0F6B8A2D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9096C" w:rsidRPr="00F31379" w14:paraId="0A73E5CD" w14:textId="77777777" w:rsidTr="00A86493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0E5D5859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2E13167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4 (0.87-2.05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D52902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80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5371F53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6 (0.64-2.07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55D9749B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28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125B438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9 (0.90-2.16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523AC7D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39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3410901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6 (0.57-2.38)</w:t>
            </w:r>
          </w:p>
        </w:tc>
        <w:tc>
          <w:tcPr>
            <w:tcW w:w="677" w:type="dxa"/>
            <w:tcBorders>
              <w:top w:val="single" w:sz="4" w:space="0" w:color="auto"/>
              <w:right w:val="single" w:sz="4" w:space="0" w:color="auto"/>
            </w:tcBorders>
          </w:tcPr>
          <w:p w14:paraId="7A74A32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76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</w:tcBorders>
          </w:tcPr>
          <w:p w14:paraId="67A44FC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6 (0.79-2.35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596920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72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C6D5B4F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5 (0.52-2.56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A5498B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34</w:t>
            </w:r>
          </w:p>
        </w:tc>
      </w:tr>
      <w:tr w:rsidR="0099096C" w:rsidRPr="00F31379" w14:paraId="7B26F3FA" w14:textId="77777777" w:rsidTr="00A86493">
        <w:trPr>
          <w:trHeight w:hRule="exact" w:val="232"/>
        </w:trPr>
        <w:tc>
          <w:tcPr>
            <w:tcW w:w="1281" w:type="dxa"/>
          </w:tcPr>
          <w:p w14:paraId="1B438EDD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.5</w:t>
            </w:r>
          </w:p>
        </w:tc>
        <w:tc>
          <w:tcPr>
            <w:tcW w:w="1548" w:type="dxa"/>
          </w:tcPr>
          <w:p w14:paraId="09CC804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44 (0.61-3.37)</w:t>
            </w:r>
          </w:p>
        </w:tc>
        <w:tc>
          <w:tcPr>
            <w:tcW w:w="676" w:type="dxa"/>
          </w:tcPr>
          <w:p w14:paraId="05616B3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02</w:t>
            </w:r>
          </w:p>
        </w:tc>
        <w:tc>
          <w:tcPr>
            <w:tcW w:w="1616" w:type="dxa"/>
          </w:tcPr>
          <w:p w14:paraId="055B3E3B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0 (0.34-2.91)</w:t>
            </w:r>
          </w:p>
        </w:tc>
        <w:tc>
          <w:tcPr>
            <w:tcW w:w="676" w:type="dxa"/>
          </w:tcPr>
          <w:p w14:paraId="186F0CB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8</w:t>
            </w:r>
          </w:p>
        </w:tc>
        <w:tc>
          <w:tcPr>
            <w:tcW w:w="1548" w:type="dxa"/>
          </w:tcPr>
          <w:p w14:paraId="7747938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89 (0.75-4.72)</w:t>
            </w:r>
          </w:p>
        </w:tc>
        <w:tc>
          <w:tcPr>
            <w:tcW w:w="676" w:type="dxa"/>
          </w:tcPr>
          <w:p w14:paraId="0FF4AEF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74</w:t>
            </w:r>
          </w:p>
        </w:tc>
        <w:tc>
          <w:tcPr>
            <w:tcW w:w="1616" w:type="dxa"/>
          </w:tcPr>
          <w:p w14:paraId="38E80CDF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4 (0.31-5.77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39429F2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8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4BDF7FD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54 (0.45-5.26)</w:t>
            </w:r>
          </w:p>
        </w:tc>
        <w:tc>
          <w:tcPr>
            <w:tcW w:w="676" w:type="dxa"/>
          </w:tcPr>
          <w:p w14:paraId="5838468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88</w:t>
            </w:r>
          </w:p>
        </w:tc>
        <w:tc>
          <w:tcPr>
            <w:tcW w:w="1616" w:type="dxa"/>
          </w:tcPr>
          <w:p w14:paraId="01F77B33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1 (0.25-4.94)</w:t>
            </w:r>
          </w:p>
        </w:tc>
        <w:tc>
          <w:tcPr>
            <w:tcW w:w="676" w:type="dxa"/>
          </w:tcPr>
          <w:p w14:paraId="0E3DFD3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87</w:t>
            </w:r>
          </w:p>
        </w:tc>
      </w:tr>
      <w:tr w:rsidR="0099096C" w:rsidRPr="00F31379" w14:paraId="7A93C353" w14:textId="77777777" w:rsidTr="00A86493">
        <w:trPr>
          <w:trHeight w:hRule="exact" w:val="232"/>
        </w:trPr>
        <w:tc>
          <w:tcPr>
            <w:tcW w:w="1281" w:type="dxa"/>
          </w:tcPr>
          <w:p w14:paraId="206AB0FD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10</w:t>
            </w:r>
          </w:p>
        </w:tc>
        <w:tc>
          <w:tcPr>
            <w:tcW w:w="1548" w:type="dxa"/>
          </w:tcPr>
          <w:p w14:paraId="3814946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7 (0.49-3.31)</w:t>
            </w:r>
          </w:p>
        </w:tc>
        <w:tc>
          <w:tcPr>
            <w:tcW w:w="676" w:type="dxa"/>
          </w:tcPr>
          <w:p w14:paraId="088F147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70D7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18</w:t>
            </w:r>
          </w:p>
        </w:tc>
        <w:tc>
          <w:tcPr>
            <w:tcW w:w="1616" w:type="dxa"/>
          </w:tcPr>
          <w:p w14:paraId="74118853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2 (0.23-2.84)</w:t>
            </w:r>
          </w:p>
        </w:tc>
        <w:tc>
          <w:tcPr>
            <w:tcW w:w="676" w:type="dxa"/>
          </w:tcPr>
          <w:p w14:paraId="5FA7C99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50</w:t>
            </w:r>
          </w:p>
        </w:tc>
        <w:tc>
          <w:tcPr>
            <w:tcW w:w="1548" w:type="dxa"/>
          </w:tcPr>
          <w:p w14:paraId="42EDA65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56 (0.60-4.07)</w:t>
            </w:r>
          </w:p>
        </w:tc>
        <w:tc>
          <w:tcPr>
            <w:tcW w:w="676" w:type="dxa"/>
          </w:tcPr>
          <w:p w14:paraId="3213DE9B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63</w:t>
            </w:r>
          </w:p>
        </w:tc>
        <w:tc>
          <w:tcPr>
            <w:tcW w:w="1616" w:type="dxa"/>
          </w:tcPr>
          <w:p w14:paraId="3F4FA93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9 (0.13-4.93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6E1B72B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01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2E0C476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1 (0.34-5.10)</w:t>
            </w:r>
          </w:p>
        </w:tc>
        <w:tc>
          <w:tcPr>
            <w:tcW w:w="676" w:type="dxa"/>
          </w:tcPr>
          <w:p w14:paraId="281CC09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5</w:t>
            </w:r>
          </w:p>
        </w:tc>
        <w:tc>
          <w:tcPr>
            <w:tcW w:w="1616" w:type="dxa"/>
          </w:tcPr>
          <w:p w14:paraId="7215503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5 (0.16-4.67)</w:t>
            </w:r>
          </w:p>
        </w:tc>
        <w:tc>
          <w:tcPr>
            <w:tcW w:w="676" w:type="dxa"/>
          </w:tcPr>
          <w:p w14:paraId="36B28B3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56</w:t>
            </w:r>
          </w:p>
        </w:tc>
      </w:tr>
      <w:tr w:rsidR="0099096C" w:rsidRPr="00F31379" w14:paraId="4F8F41A5" w14:textId="77777777" w:rsidTr="00A86493">
        <w:trPr>
          <w:trHeight w:hRule="exact" w:val="232"/>
        </w:trPr>
        <w:tc>
          <w:tcPr>
            <w:tcW w:w="1281" w:type="dxa"/>
          </w:tcPr>
          <w:p w14:paraId="11B93B25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</w:t>
            </w:r>
          </w:p>
        </w:tc>
        <w:tc>
          <w:tcPr>
            <w:tcW w:w="1548" w:type="dxa"/>
          </w:tcPr>
          <w:p w14:paraId="0A1EB4D0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47 (0.94-6.49)</w:t>
            </w:r>
          </w:p>
        </w:tc>
        <w:tc>
          <w:tcPr>
            <w:tcW w:w="676" w:type="dxa"/>
          </w:tcPr>
          <w:p w14:paraId="570B562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67</w:t>
            </w:r>
          </w:p>
        </w:tc>
        <w:tc>
          <w:tcPr>
            <w:tcW w:w="1616" w:type="dxa"/>
          </w:tcPr>
          <w:p w14:paraId="68F4A753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88 (0.69-12.03)</w:t>
            </w:r>
          </w:p>
        </w:tc>
        <w:tc>
          <w:tcPr>
            <w:tcW w:w="676" w:type="dxa"/>
          </w:tcPr>
          <w:p w14:paraId="0CC40BD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6</w:t>
            </w:r>
          </w:p>
        </w:tc>
        <w:tc>
          <w:tcPr>
            <w:tcW w:w="1548" w:type="dxa"/>
          </w:tcPr>
          <w:p w14:paraId="58073E80" w14:textId="77777777" w:rsidR="0099096C" w:rsidRPr="00AF1290" w:rsidRDefault="0099096C" w:rsidP="0099096C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F1290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.66 (1.02-6.90)</w:t>
            </w:r>
          </w:p>
        </w:tc>
        <w:tc>
          <w:tcPr>
            <w:tcW w:w="676" w:type="dxa"/>
          </w:tcPr>
          <w:p w14:paraId="28F596F5" w14:textId="77777777" w:rsidR="0099096C" w:rsidRPr="00AF1290" w:rsidRDefault="0099096C" w:rsidP="0099096C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F1290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0.045</w:t>
            </w:r>
          </w:p>
        </w:tc>
        <w:tc>
          <w:tcPr>
            <w:tcW w:w="1616" w:type="dxa"/>
          </w:tcPr>
          <w:p w14:paraId="70AD026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27 (0.48-10.69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38421B9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99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5B2A029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59 (0.72-9.31)</w:t>
            </w:r>
          </w:p>
        </w:tc>
        <w:tc>
          <w:tcPr>
            <w:tcW w:w="676" w:type="dxa"/>
          </w:tcPr>
          <w:p w14:paraId="75B3442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6</w:t>
            </w:r>
          </w:p>
        </w:tc>
        <w:tc>
          <w:tcPr>
            <w:tcW w:w="1616" w:type="dxa"/>
          </w:tcPr>
          <w:p w14:paraId="794AADC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22 (0.37-13.42)</w:t>
            </w:r>
          </w:p>
        </w:tc>
        <w:tc>
          <w:tcPr>
            <w:tcW w:w="676" w:type="dxa"/>
          </w:tcPr>
          <w:p w14:paraId="40F9F09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86</w:t>
            </w:r>
          </w:p>
        </w:tc>
      </w:tr>
      <w:tr w:rsidR="0099096C" w:rsidRPr="00F31379" w14:paraId="7D1D0C74" w14:textId="77777777" w:rsidTr="00A86493">
        <w:trPr>
          <w:trHeight w:hRule="exact" w:val="232"/>
        </w:trPr>
        <w:tc>
          <w:tcPr>
            <w:tcW w:w="1281" w:type="dxa"/>
          </w:tcPr>
          <w:p w14:paraId="45D635A7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</w:p>
        </w:tc>
        <w:tc>
          <w:tcPr>
            <w:tcW w:w="1548" w:type="dxa"/>
          </w:tcPr>
          <w:p w14:paraId="45D511E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0 (0.18-1.42)</w:t>
            </w:r>
          </w:p>
        </w:tc>
        <w:tc>
          <w:tcPr>
            <w:tcW w:w="676" w:type="dxa"/>
          </w:tcPr>
          <w:p w14:paraId="1A1D64C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92</w:t>
            </w:r>
          </w:p>
        </w:tc>
        <w:tc>
          <w:tcPr>
            <w:tcW w:w="1616" w:type="dxa"/>
          </w:tcPr>
          <w:p w14:paraId="74B0CCAF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9 (0.13-1.83)</w:t>
            </w:r>
          </w:p>
        </w:tc>
        <w:tc>
          <w:tcPr>
            <w:tcW w:w="676" w:type="dxa"/>
          </w:tcPr>
          <w:p w14:paraId="3DA948F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89</w:t>
            </w:r>
          </w:p>
        </w:tc>
        <w:tc>
          <w:tcPr>
            <w:tcW w:w="1548" w:type="dxa"/>
          </w:tcPr>
          <w:p w14:paraId="2260FB1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2 (0.20-1.36)</w:t>
            </w:r>
          </w:p>
        </w:tc>
        <w:tc>
          <w:tcPr>
            <w:tcW w:w="676" w:type="dxa"/>
          </w:tcPr>
          <w:p w14:paraId="7D8D15D0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83</w:t>
            </w:r>
          </w:p>
        </w:tc>
        <w:tc>
          <w:tcPr>
            <w:tcW w:w="1616" w:type="dxa"/>
          </w:tcPr>
          <w:p w14:paraId="288ACDD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9 (0.12-2.03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70068B23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28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4614B11B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5 (0.17-1.75)</w:t>
            </w:r>
          </w:p>
        </w:tc>
        <w:tc>
          <w:tcPr>
            <w:tcW w:w="676" w:type="dxa"/>
          </w:tcPr>
          <w:p w14:paraId="22DB282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13</w:t>
            </w:r>
          </w:p>
        </w:tc>
        <w:tc>
          <w:tcPr>
            <w:tcW w:w="1616" w:type="dxa"/>
          </w:tcPr>
          <w:p w14:paraId="4CA06E1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9 (0.11-2.17)</w:t>
            </w:r>
          </w:p>
        </w:tc>
        <w:tc>
          <w:tcPr>
            <w:tcW w:w="676" w:type="dxa"/>
          </w:tcPr>
          <w:p w14:paraId="41ABF68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48</w:t>
            </w:r>
          </w:p>
        </w:tc>
      </w:tr>
      <w:tr w:rsidR="0099096C" w:rsidRPr="00F31379" w14:paraId="3B68EF70" w14:textId="77777777" w:rsidTr="00A86493">
        <w:trPr>
          <w:trHeight w:hRule="exact" w:val="232"/>
        </w:trPr>
        <w:tc>
          <w:tcPr>
            <w:tcW w:w="1281" w:type="dxa"/>
          </w:tcPr>
          <w:p w14:paraId="5E73AA8F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VI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300m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ddd33d300m300</w:t>
            </w:r>
            <w:r w:rsidRPr="00F3137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300m)</w:t>
            </w:r>
          </w:p>
        </w:tc>
        <w:tc>
          <w:tcPr>
            <w:tcW w:w="1548" w:type="dxa"/>
          </w:tcPr>
          <w:p w14:paraId="166329D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 (0.71-1.35)</w:t>
            </w:r>
          </w:p>
        </w:tc>
        <w:tc>
          <w:tcPr>
            <w:tcW w:w="676" w:type="dxa"/>
          </w:tcPr>
          <w:p w14:paraId="7549A4B3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00</w:t>
            </w:r>
          </w:p>
        </w:tc>
        <w:tc>
          <w:tcPr>
            <w:tcW w:w="1616" w:type="dxa"/>
          </w:tcPr>
          <w:p w14:paraId="254067AE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2 (0.77-1.64)</w:t>
            </w:r>
          </w:p>
        </w:tc>
        <w:tc>
          <w:tcPr>
            <w:tcW w:w="676" w:type="dxa"/>
          </w:tcPr>
          <w:p w14:paraId="32D6536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41</w:t>
            </w:r>
          </w:p>
        </w:tc>
        <w:tc>
          <w:tcPr>
            <w:tcW w:w="1548" w:type="dxa"/>
          </w:tcPr>
          <w:p w14:paraId="634A846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0 (0.80-1.52)</w:t>
            </w:r>
          </w:p>
        </w:tc>
        <w:tc>
          <w:tcPr>
            <w:tcW w:w="676" w:type="dxa"/>
          </w:tcPr>
          <w:p w14:paraId="3CC6A2DC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51</w:t>
            </w:r>
          </w:p>
        </w:tc>
        <w:tc>
          <w:tcPr>
            <w:tcW w:w="1616" w:type="dxa"/>
          </w:tcPr>
          <w:p w14:paraId="2B62AF4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2 (0.85-1.75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03EB4370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86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7386D0D6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1 (0.71-1.44)</w:t>
            </w:r>
          </w:p>
        </w:tc>
        <w:tc>
          <w:tcPr>
            <w:tcW w:w="676" w:type="dxa"/>
          </w:tcPr>
          <w:p w14:paraId="1606A7F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62</w:t>
            </w:r>
          </w:p>
        </w:tc>
        <w:tc>
          <w:tcPr>
            <w:tcW w:w="1616" w:type="dxa"/>
          </w:tcPr>
          <w:p w14:paraId="1865885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2 (0.82-1.81)</w:t>
            </w:r>
          </w:p>
        </w:tc>
        <w:tc>
          <w:tcPr>
            <w:tcW w:w="676" w:type="dxa"/>
          </w:tcPr>
          <w:p w14:paraId="0A2B550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33</w:t>
            </w:r>
          </w:p>
        </w:tc>
      </w:tr>
      <w:tr w:rsidR="0099096C" w:rsidRPr="00F31379" w14:paraId="5CA933F9" w14:textId="77777777" w:rsidTr="00A86493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43B680FE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E47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DVI 100m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4B7F59E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3 (0.78-1.37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6FA9C82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26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5F6FEE4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6 (0.87-1.55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64144A7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12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7978C38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1 (0.83-1.48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8F273F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73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785723F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5 (0.93-1.67)</w:t>
            </w:r>
          </w:p>
        </w:tc>
        <w:tc>
          <w:tcPr>
            <w:tcW w:w="677" w:type="dxa"/>
            <w:tcBorders>
              <w:top w:val="single" w:sz="4" w:space="0" w:color="auto"/>
              <w:right w:val="single" w:sz="4" w:space="0" w:color="auto"/>
            </w:tcBorders>
          </w:tcPr>
          <w:p w14:paraId="420CA4A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4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</w:tcBorders>
          </w:tcPr>
          <w:p w14:paraId="7A14C146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3 (0.74-1.43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0947A640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67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CC196A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2 (0.89-1.68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49BC6CD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22</w:t>
            </w:r>
          </w:p>
        </w:tc>
      </w:tr>
      <w:tr w:rsidR="0099096C" w:rsidRPr="00F31379" w14:paraId="044B6D94" w14:textId="77777777" w:rsidTr="00A86493">
        <w:trPr>
          <w:trHeight w:hRule="exact" w:val="232"/>
        </w:trPr>
        <w:tc>
          <w:tcPr>
            <w:tcW w:w="1281" w:type="dxa"/>
          </w:tcPr>
          <w:p w14:paraId="623BC18E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E47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DVI 500m</w:t>
            </w:r>
          </w:p>
        </w:tc>
        <w:tc>
          <w:tcPr>
            <w:tcW w:w="1548" w:type="dxa"/>
          </w:tcPr>
          <w:p w14:paraId="297D463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 (0.72-1.34)</w:t>
            </w:r>
          </w:p>
        </w:tc>
        <w:tc>
          <w:tcPr>
            <w:tcW w:w="676" w:type="dxa"/>
          </w:tcPr>
          <w:p w14:paraId="45FB9FD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06</w:t>
            </w:r>
          </w:p>
        </w:tc>
        <w:tc>
          <w:tcPr>
            <w:tcW w:w="1616" w:type="dxa"/>
          </w:tcPr>
          <w:p w14:paraId="612F0E1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9 (0.77-1.55)</w:t>
            </w:r>
          </w:p>
        </w:tc>
        <w:tc>
          <w:tcPr>
            <w:tcW w:w="676" w:type="dxa"/>
          </w:tcPr>
          <w:p w14:paraId="653C30D1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37</w:t>
            </w:r>
          </w:p>
        </w:tc>
        <w:tc>
          <w:tcPr>
            <w:tcW w:w="1548" w:type="dxa"/>
          </w:tcPr>
          <w:p w14:paraId="51299F10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1 (0.83-1.50)</w:t>
            </w:r>
          </w:p>
        </w:tc>
        <w:tc>
          <w:tcPr>
            <w:tcW w:w="676" w:type="dxa"/>
          </w:tcPr>
          <w:p w14:paraId="44C7FA2F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79</w:t>
            </w:r>
          </w:p>
        </w:tc>
        <w:tc>
          <w:tcPr>
            <w:tcW w:w="1616" w:type="dxa"/>
          </w:tcPr>
          <w:p w14:paraId="46D5C0F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2 (0.86-1.71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11582F5A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60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7F1D59F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3 (0.74-1.43)</w:t>
            </w:r>
          </w:p>
        </w:tc>
        <w:tc>
          <w:tcPr>
            <w:tcW w:w="676" w:type="dxa"/>
          </w:tcPr>
          <w:p w14:paraId="2410995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57</w:t>
            </w:r>
          </w:p>
        </w:tc>
        <w:tc>
          <w:tcPr>
            <w:tcW w:w="1616" w:type="dxa"/>
          </w:tcPr>
          <w:p w14:paraId="2BD7855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3 (0.84-1.79)</w:t>
            </w:r>
          </w:p>
        </w:tc>
        <w:tc>
          <w:tcPr>
            <w:tcW w:w="676" w:type="dxa"/>
          </w:tcPr>
          <w:p w14:paraId="0622E8D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85</w:t>
            </w:r>
          </w:p>
        </w:tc>
      </w:tr>
      <w:tr w:rsidR="0099096C" w:rsidRPr="00F31379" w14:paraId="48C18F29" w14:textId="77777777" w:rsidTr="00A86493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5CB788B3" w14:textId="77777777" w:rsidR="0099096C" w:rsidRPr="00F31379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E47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DVI 1000m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0804353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7 (0.78-1.46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247B2274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2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22E585F2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5 (0.82-1.63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5A506B8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20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5A3A1958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8 (0.86-1.63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01EB361D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00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3787B4A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0 (0.90-1.87)</w:t>
            </w: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6C2A3466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65</w:t>
            </w: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2A2913B5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9 (0.79-1.50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04E5DAE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17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010B82B9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6 (0.86-1.86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31A2AC87" w14:textId="77777777" w:rsidR="0099096C" w:rsidRPr="00170D73" w:rsidRDefault="0099096C" w:rsidP="0099096C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38</w:t>
            </w:r>
          </w:p>
        </w:tc>
      </w:tr>
    </w:tbl>
    <w:p w14:paraId="78C6188F" w14:textId="523F4874" w:rsidR="004C0A05" w:rsidRPr="00D12122" w:rsidRDefault="004C0A05" w:rsidP="004C0A05">
      <w:pPr>
        <w:pStyle w:val="Ingenmellomrom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 w:rsidR="003A20B6">
        <w:rPr>
          <w:rFonts w:ascii="Times New Roman" w:hAnsi="Times New Roman" w:cs="Times New Roman"/>
          <w:b/>
          <w:sz w:val="24"/>
          <w:szCs w:val="24"/>
          <w:lang w:val="en-US"/>
        </w:rPr>
        <w:t>10</w:t>
      </w:r>
      <w:r w:rsidRPr="00F3137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Logistic regression analyses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f lower limit of normal (</w:t>
      </w:r>
      <w:r w:rsidR="003A20B6">
        <w:rPr>
          <w:rFonts w:ascii="Times New Roman" w:hAnsi="Times New Roman" w:cs="Times New Roman"/>
          <w:sz w:val="24"/>
          <w:szCs w:val="24"/>
          <w:lang w:val="en-US"/>
        </w:rPr>
        <w:t>LLN</w:t>
      </w:r>
      <w:r>
        <w:rPr>
          <w:rFonts w:ascii="Times New Roman" w:hAnsi="Times New Roman" w:cs="Times New Roman"/>
          <w:sz w:val="24"/>
          <w:szCs w:val="24"/>
          <w:lang w:val="en-US"/>
        </w:rPr>
        <w:t>) FEV</w:t>
      </w:r>
      <w:r w:rsidRPr="00742A0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/FVC in relation with mean air pollution and greenness exposures for all time windows </w:t>
      </w:r>
      <w:r w:rsidRPr="00F31379">
        <w:rPr>
          <w:rFonts w:ascii="Times New Roman" w:hAnsi="Times New Roman" w:cs="Times New Roman"/>
          <w:sz w:val="24"/>
          <w:szCs w:val="24"/>
          <w:lang w:val="en-US"/>
        </w:rPr>
        <w:t>in the full (imputed) study popula</w:t>
      </w:r>
      <w:r>
        <w:rPr>
          <w:rFonts w:ascii="Times New Roman" w:hAnsi="Times New Roman" w:cs="Times New Roman"/>
          <w:sz w:val="24"/>
          <w:szCs w:val="24"/>
          <w:lang w:val="en-US"/>
        </w:rPr>
        <w:t>tion.</w:t>
      </w:r>
    </w:p>
    <w:p w14:paraId="37D71C06" w14:textId="449DEE40" w:rsidR="004C0A05" w:rsidRDefault="004C0A05" w:rsidP="004C0A05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bbreviations: BC, black carbon; CI, confidence interval; FEV, forced expiratory volume in 1 second; NDVI, normalized difference vegetation index;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nitrogen dioxide;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ozone; OR, odds ratio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.5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2.5 µm; PM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10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, particulate matter with an aerodynamic diameter 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lower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n 10 µm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1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air pollutants exposures were extrapolated in time with the ratio metho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2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models were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, except for the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-model that was adjusted for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 and the NDVI-model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s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t w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ere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. All models were also adjusted for age, sex and parental education and asthma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3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p-values &lt; 0.05 = significant and marked bold.</w:t>
      </w:r>
      <w:r w:rsidR="007B3FF0"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*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BC per 1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, NDVI per 0.1-unit increase.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, PM exposures and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per 10-μg/m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 increase.</w:t>
      </w:r>
    </w:p>
    <w:p w14:paraId="13D276B7" w14:textId="733AA80D" w:rsidR="003A20B6" w:rsidRDefault="003A20B6" w:rsidP="007B3FF0">
      <w:pPr>
        <w:rPr>
          <w:rFonts w:ascii="Times New Roman" w:hAnsi="Times New Roman" w:cs="Times New Roman"/>
          <w:b/>
        </w:rPr>
      </w:pPr>
    </w:p>
    <w:tbl>
      <w:tblPr>
        <w:tblStyle w:val="Tabellrutenett"/>
        <w:tblpPr w:leftFromText="141" w:rightFromText="141" w:vertAnchor="text" w:horzAnchor="margin" w:tblpY="682"/>
        <w:tblW w:w="148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81"/>
        <w:gridCol w:w="1548"/>
        <w:gridCol w:w="676"/>
        <w:gridCol w:w="1616"/>
        <w:gridCol w:w="676"/>
        <w:gridCol w:w="1548"/>
        <w:gridCol w:w="676"/>
        <w:gridCol w:w="1616"/>
        <w:gridCol w:w="677"/>
        <w:gridCol w:w="1616"/>
        <w:gridCol w:w="676"/>
        <w:gridCol w:w="1616"/>
        <w:gridCol w:w="676"/>
      </w:tblGrid>
      <w:tr w:rsidR="00127055" w:rsidRPr="0032605F" w14:paraId="3349A55F" w14:textId="77777777" w:rsidTr="00127055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09C33C7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21F3F38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-10 years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6D3634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693983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37427900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517" w:type="dxa"/>
            <w:gridSpan w:val="4"/>
            <w:tcBorders>
              <w:top w:val="single" w:sz="4" w:space="0" w:color="auto"/>
              <w:right w:val="single" w:sz="4" w:space="0" w:color="auto"/>
            </w:tcBorders>
          </w:tcPr>
          <w:p w14:paraId="0C28CFB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0-18 years</w:t>
            </w:r>
          </w:p>
        </w:tc>
        <w:tc>
          <w:tcPr>
            <w:tcW w:w="4584" w:type="dxa"/>
            <w:gridSpan w:val="4"/>
            <w:tcBorders>
              <w:top w:val="single" w:sz="4" w:space="0" w:color="auto"/>
              <w:left w:val="single" w:sz="4" w:space="0" w:color="auto"/>
            </w:tcBorders>
          </w:tcPr>
          <w:p w14:paraId="14B65E3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Lifetime </w:t>
            </w:r>
          </w:p>
        </w:tc>
      </w:tr>
      <w:tr w:rsidR="00127055" w:rsidRPr="0032605F" w14:paraId="7080F38C" w14:textId="77777777" w:rsidTr="00127055">
        <w:trPr>
          <w:trHeight w:hRule="exact" w:val="232"/>
        </w:trPr>
        <w:tc>
          <w:tcPr>
            <w:tcW w:w="1281" w:type="dxa"/>
          </w:tcPr>
          <w:p w14:paraId="2B5A003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48" w:type="dxa"/>
          </w:tcPr>
          <w:p w14:paraId="36C7C5A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nivariable</w:t>
            </w:r>
          </w:p>
        </w:tc>
        <w:tc>
          <w:tcPr>
            <w:tcW w:w="676" w:type="dxa"/>
          </w:tcPr>
          <w:p w14:paraId="28F678E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1289ED1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ultivariable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676" w:type="dxa"/>
          </w:tcPr>
          <w:p w14:paraId="5059991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48" w:type="dxa"/>
          </w:tcPr>
          <w:p w14:paraId="1854073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nivariable</w:t>
            </w:r>
          </w:p>
        </w:tc>
        <w:tc>
          <w:tcPr>
            <w:tcW w:w="676" w:type="dxa"/>
          </w:tcPr>
          <w:p w14:paraId="6AA5915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6CC6621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ultivariable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11AE0D3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5D3E7A7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nivariable</w:t>
            </w:r>
          </w:p>
        </w:tc>
        <w:tc>
          <w:tcPr>
            <w:tcW w:w="676" w:type="dxa"/>
          </w:tcPr>
          <w:p w14:paraId="40ECB52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53EF043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ultivariable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676" w:type="dxa"/>
          </w:tcPr>
          <w:p w14:paraId="1381AAC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127055" w:rsidRPr="0032605F" w14:paraId="3E2C46A3" w14:textId="77777777" w:rsidTr="00127055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1E0C339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xposure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*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55246A9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711A264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133B6290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6840F006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1E44FB7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57708DB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13F8FB1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51C4C2B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046EFD3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30F5D25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6192605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R (95% CI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787C20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</w:t>
            </w:r>
            <w:r w:rsidRPr="0032605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</w:tr>
      <w:tr w:rsidR="00127055" w:rsidRPr="0032605F" w14:paraId="03F6B8FD" w14:textId="77777777" w:rsidTr="00127055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439EB3D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FEV</w:t>
            </w: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  <w:lang w:val="en-GB"/>
              </w:rPr>
              <w:t>1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3A66ADD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10276C9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537EB1A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3E714B3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1B5FAC7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068142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73D98AC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7BAE1576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607A44F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DB5276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39B65D0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241CE7D6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127055" w:rsidRPr="0032605F" w14:paraId="35E98E4D" w14:textId="77777777" w:rsidTr="00127055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2B2376E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100m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0A94A60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47 (1.13-1.91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03B3146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04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0823229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44 (1.07-1.92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46F2CCE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14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6BAB8FC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46 (1.11-1.92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2FB7F20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08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3ECBDE10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39 (1.04-1.86)</w:t>
            </w:r>
          </w:p>
        </w:tc>
        <w:tc>
          <w:tcPr>
            <w:tcW w:w="677" w:type="dxa"/>
            <w:tcBorders>
              <w:top w:val="single" w:sz="4" w:space="0" w:color="auto"/>
              <w:right w:val="single" w:sz="4" w:space="0" w:color="auto"/>
            </w:tcBorders>
          </w:tcPr>
          <w:p w14:paraId="2E12F38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26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</w:tcBorders>
          </w:tcPr>
          <w:p w14:paraId="2814D16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68 (1.21-2.34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41B2ADC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02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7EC1255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55 (1.09-2.19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52C3A04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15</w:t>
            </w:r>
          </w:p>
        </w:tc>
      </w:tr>
      <w:tr w:rsidR="00127055" w:rsidRPr="0032605F" w14:paraId="05412837" w14:textId="77777777" w:rsidTr="00127055">
        <w:trPr>
          <w:trHeight w:hRule="exact" w:val="232"/>
        </w:trPr>
        <w:tc>
          <w:tcPr>
            <w:tcW w:w="1281" w:type="dxa"/>
          </w:tcPr>
          <w:p w14:paraId="5C05022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500m</w:t>
            </w:r>
          </w:p>
        </w:tc>
        <w:tc>
          <w:tcPr>
            <w:tcW w:w="1548" w:type="dxa"/>
          </w:tcPr>
          <w:p w14:paraId="472F83E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45 (1.05-2.02)</w:t>
            </w:r>
          </w:p>
        </w:tc>
        <w:tc>
          <w:tcPr>
            <w:tcW w:w="676" w:type="dxa"/>
          </w:tcPr>
          <w:p w14:paraId="04E32B0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26</w:t>
            </w:r>
          </w:p>
        </w:tc>
        <w:tc>
          <w:tcPr>
            <w:tcW w:w="1616" w:type="dxa"/>
          </w:tcPr>
          <w:p w14:paraId="19F7632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41 (0.94-2.12)</w:t>
            </w:r>
          </w:p>
        </w:tc>
        <w:tc>
          <w:tcPr>
            <w:tcW w:w="676" w:type="dxa"/>
          </w:tcPr>
          <w:p w14:paraId="42A4537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1010</w:t>
            </w:r>
          </w:p>
        </w:tc>
        <w:tc>
          <w:tcPr>
            <w:tcW w:w="1548" w:type="dxa"/>
          </w:tcPr>
          <w:p w14:paraId="3522FD2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8 (1.22-2.31)</w:t>
            </w:r>
          </w:p>
        </w:tc>
        <w:tc>
          <w:tcPr>
            <w:tcW w:w="676" w:type="dxa"/>
          </w:tcPr>
          <w:p w14:paraId="1A57BEB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02</w:t>
            </w:r>
          </w:p>
        </w:tc>
        <w:tc>
          <w:tcPr>
            <w:tcW w:w="1616" w:type="dxa"/>
          </w:tcPr>
          <w:p w14:paraId="333BD5E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2 (1.12-2.35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198B03C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11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051D780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86 (1.24-2.79)</w:t>
            </w:r>
          </w:p>
        </w:tc>
        <w:tc>
          <w:tcPr>
            <w:tcW w:w="676" w:type="dxa"/>
          </w:tcPr>
          <w:p w14:paraId="5691C8D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03</w:t>
            </w:r>
          </w:p>
        </w:tc>
        <w:tc>
          <w:tcPr>
            <w:tcW w:w="1616" w:type="dxa"/>
          </w:tcPr>
          <w:p w14:paraId="31D260A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72 (1.11-2.66)</w:t>
            </w:r>
          </w:p>
        </w:tc>
        <w:tc>
          <w:tcPr>
            <w:tcW w:w="676" w:type="dxa"/>
          </w:tcPr>
          <w:p w14:paraId="6ED1E4B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15</w:t>
            </w:r>
          </w:p>
        </w:tc>
      </w:tr>
      <w:tr w:rsidR="00127055" w:rsidRPr="0032605F" w14:paraId="4394A815" w14:textId="77777777" w:rsidTr="00127055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2FB07BB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1000m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20868B4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50 (1.05-2.14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649AB37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27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1DE368F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42 (0.93-2.17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383EC74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108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5B70298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8 (1.15-2.45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78F5794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08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7C3B82B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55 (1.02-2.35)</w:t>
            </w: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1211CD1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41</w:t>
            </w: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4FF5D0E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82 (1.19-2.79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245B4CA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06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5D98D21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1.61 (1.02-2.52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AC0053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0.039</w:t>
            </w:r>
          </w:p>
        </w:tc>
      </w:tr>
      <w:tr w:rsidR="00127055" w:rsidRPr="0032605F" w14:paraId="472DCD36" w14:textId="77777777" w:rsidTr="00127055">
        <w:trPr>
          <w:trHeight w:hRule="exact" w:val="232"/>
        </w:trPr>
        <w:tc>
          <w:tcPr>
            <w:tcW w:w="1281" w:type="dxa"/>
          </w:tcPr>
          <w:p w14:paraId="390101B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FVC</w:t>
            </w:r>
          </w:p>
        </w:tc>
        <w:tc>
          <w:tcPr>
            <w:tcW w:w="1548" w:type="dxa"/>
          </w:tcPr>
          <w:p w14:paraId="76AB023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</w:tcPr>
          <w:p w14:paraId="1981288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0AFC0156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</w:tcPr>
          <w:p w14:paraId="00CBE84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48" w:type="dxa"/>
          </w:tcPr>
          <w:p w14:paraId="2999DF4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</w:tcPr>
          <w:p w14:paraId="0F18771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389CDAA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747DD49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1A5237D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</w:tcPr>
          <w:p w14:paraId="5F3524E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616" w:type="dxa"/>
          </w:tcPr>
          <w:p w14:paraId="14D6483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676" w:type="dxa"/>
          </w:tcPr>
          <w:p w14:paraId="7B9CBDE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127055" w:rsidRPr="0032605F" w14:paraId="5F787040" w14:textId="77777777" w:rsidTr="00127055">
        <w:trPr>
          <w:trHeight w:hRule="exact" w:val="232"/>
        </w:trPr>
        <w:tc>
          <w:tcPr>
            <w:tcW w:w="1281" w:type="dxa"/>
            <w:tcBorders>
              <w:top w:val="single" w:sz="4" w:space="0" w:color="auto"/>
            </w:tcBorders>
          </w:tcPr>
          <w:p w14:paraId="4326745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100m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354A4B1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26 (0.93-1.70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7E301D4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141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16E112A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14 (0.80-1.62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539557ED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61</w:t>
            </w:r>
          </w:p>
        </w:tc>
        <w:tc>
          <w:tcPr>
            <w:tcW w:w="1548" w:type="dxa"/>
            <w:tcBorders>
              <w:top w:val="single" w:sz="4" w:space="0" w:color="auto"/>
            </w:tcBorders>
          </w:tcPr>
          <w:p w14:paraId="235AEEF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19 (0.89-1.60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728E920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239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62862DD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13 (0.81-1.57)</w:t>
            </w:r>
          </w:p>
        </w:tc>
        <w:tc>
          <w:tcPr>
            <w:tcW w:w="677" w:type="dxa"/>
            <w:tcBorders>
              <w:top w:val="single" w:sz="4" w:space="0" w:color="auto"/>
              <w:right w:val="single" w:sz="4" w:space="0" w:color="auto"/>
            </w:tcBorders>
          </w:tcPr>
          <w:p w14:paraId="5099ED5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66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</w:tcBorders>
          </w:tcPr>
          <w:p w14:paraId="3C32368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0 (0.90-1.87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6D63E8A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161</w:t>
            </w:r>
          </w:p>
        </w:tc>
        <w:tc>
          <w:tcPr>
            <w:tcW w:w="1616" w:type="dxa"/>
            <w:tcBorders>
              <w:top w:val="single" w:sz="4" w:space="0" w:color="auto"/>
            </w:tcBorders>
          </w:tcPr>
          <w:p w14:paraId="2CE08324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17 (0.77-1.79)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3C13D25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58</w:t>
            </w:r>
          </w:p>
        </w:tc>
      </w:tr>
      <w:tr w:rsidR="00127055" w:rsidRPr="0032605F" w14:paraId="632283C5" w14:textId="77777777" w:rsidTr="00127055">
        <w:trPr>
          <w:trHeight w:hRule="exact" w:val="232"/>
        </w:trPr>
        <w:tc>
          <w:tcPr>
            <w:tcW w:w="1281" w:type="dxa"/>
          </w:tcPr>
          <w:p w14:paraId="2A7726A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500m</w:t>
            </w:r>
          </w:p>
        </w:tc>
        <w:tc>
          <w:tcPr>
            <w:tcW w:w="1548" w:type="dxa"/>
          </w:tcPr>
          <w:p w14:paraId="3811F77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50 (1.00-2.27)</w:t>
            </w:r>
          </w:p>
        </w:tc>
        <w:tc>
          <w:tcPr>
            <w:tcW w:w="676" w:type="dxa"/>
          </w:tcPr>
          <w:p w14:paraId="244F1ED8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2</w:t>
            </w:r>
          </w:p>
        </w:tc>
        <w:tc>
          <w:tcPr>
            <w:tcW w:w="1616" w:type="dxa"/>
          </w:tcPr>
          <w:p w14:paraId="0A5F080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6 (0.84-2.21)</w:t>
            </w:r>
          </w:p>
        </w:tc>
        <w:tc>
          <w:tcPr>
            <w:tcW w:w="676" w:type="dxa"/>
          </w:tcPr>
          <w:p w14:paraId="7AC4D4C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211</w:t>
            </w:r>
          </w:p>
        </w:tc>
        <w:tc>
          <w:tcPr>
            <w:tcW w:w="1548" w:type="dxa"/>
          </w:tcPr>
          <w:p w14:paraId="6C23D25F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6 (1.16-2.39)</w:t>
            </w:r>
          </w:p>
        </w:tc>
        <w:tc>
          <w:tcPr>
            <w:tcW w:w="676" w:type="dxa"/>
          </w:tcPr>
          <w:p w14:paraId="354A7EE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06</w:t>
            </w:r>
          </w:p>
        </w:tc>
        <w:tc>
          <w:tcPr>
            <w:tcW w:w="1616" w:type="dxa"/>
          </w:tcPr>
          <w:p w14:paraId="05F3F9AE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1 (1.07-2.43)</w:t>
            </w:r>
          </w:p>
        </w:tc>
        <w:tc>
          <w:tcPr>
            <w:tcW w:w="677" w:type="dxa"/>
            <w:tcBorders>
              <w:right w:val="single" w:sz="4" w:space="0" w:color="auto"/>
            </w:tcBorders>
          </w:tcPr>
          <w:p w14:paraId="7BBE48CC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23</w:t>
            </w:r>
          </w:p>
        </w:tc>
        <w:tc>
          <w:tcPr>
            <w:tcW w:w="1616" w:type="dxa"/>
            <w:tcBorders>
              <w:left w:val="single" w:sz="4" w:space="0" w:color="auto"/>
            </w:tcBorders>
          </w:tcPr>
          <w:p w14:paraId="4DFBA9FA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87 (1.15-3.04)</w:t>
            </w:r>
          </w:p>
        </w:tc>
        <w:tc>
          <w:tcPr>
            <w:tcW w:w="676" w:type="dxa"/>
          </w:tcPr>
          <w:p w14:paraId="4AB4BD0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11</w:t>
            </w:r>
          </w:p>
        </w:tc>
        <w:tc>
          <w:tcPr>
            <w:tcW w:w="1616" w:type="dxa"/>
          </w:tcPr>
          <w:p w14:paraId="12C3996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74 (1.05-2.90)</w:t>
            </w:r>
          </w:p>
        </w:tc>
        <w:tc>
          <w:tcPr>
            <w:tcW w:w="676" w:type="dxa"/>
          </w:tcPr>
          <w:p w14:paraId="74E07CD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32</w:t>
            </w:r>
          </w:p>
        </w:tc>
      </w:tr>
      <w:tr w:rsidR="00127055" w:rsidRPr="0032605F" w14:paraId="4191035C" w14:textId="77777777" w:rsidTr="00127055">
        <w:trPr>
          <w:trHeight w:hRule="exact" w:val="232"/>
        </w:trPr>
        <w:tc>
          <w:tcPr>
            <w:tcW w:w="1281" w:type="dxa"/>
            <w:tcBorders>
              <w:bottom w:val="single" w:sz="4" w:space="0" w:color="auto"/>
            </w:tcBorders>
          </w:tcPr>
          <w:p w14:paraId="3E260EF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DVI 1000m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55199B0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55 (0.96-2.50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525D78A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71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66EB0E23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9 (0.81-2.38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628A42A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227</w:t>
            </w:r>
          </w:p>
        </w:tc>
        <w:tc>
          <w:tcPr>
            <w:tcW w:w="1548" w:type="dxa"/>
            <w:tcBorders>
              <w:bottom w:val="single" w:sz="4" w:space="0" w:color="auto"/>
            </w:tcBorders>
          </w:tcPr>
          <w:p w14:paraId="6D2B2C99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61 (1.05-2.47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2C5ACB11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30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322D0ACB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48 (0.93-2.37)</w:t>
            </w:r>
          </w:p>
        </w:tc>
        <w:tc>
          <w:tcPr>
            <w:tcW w:w="677" w:type="dxa"/>
            <w:tcBorders>
              <w:bottom w:val="single" w:sz="4" w:space="0" w:color="auto"/>
              <w:right w:val="single" w:sz="4" w:space="0" w:color="auto"/>
            </w:tcBorders>
          </w:tcPr>
          <w:p w14:paraId="0503C965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98</w:t>
            </w:r>
          </w:p>
        </w:tc>
        <w:tc>
          <w:tcPr>
            <w:tcW w:w="1616" w:type="dxa"/>
            <w:tcBorders>
              <w:left w:val="single" w:sz="4" w:space="0" w:color="auto"/>
              <w:bottom w:val="single" w:sz="4" w:space="0" w:color="auto"/>
            </w:tcBorders>
          </w:tcPr>
          <w:p w14:paraId="7D51CB4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1.86 (1.08-3.21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45F06DB6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0.025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33ADAFF7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64 (0.93-2.87)</w:t>
            </w:r>
          </w:p>
        </w:tc>
        <w:tc>
          <w:tcPr>
            <w:tcW w:w="676" w:type="dxa"/>
            <w:tcBorders>
              <w:bottom w:val="single" w:sz="4" w:space="0" w:color="auto"/>
            </w:tcBorders>
          </w:tcPr>
          <w:p w14:paraId="29447032" w14:textId="77777777" w:rsidR="00127055" w:rsidRPr="0032605F" w:rsidRDefault="00127055" w:rsidP="00127055">
            <w:pPr>
              <w:pStyle w:val="Ingenmellomrom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32605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85</w:t>
            </w:r>
          </w:p>
        </w:tc>
      </w:tr>
    </w:tbl>
    <w:p w14:paraId="1248670C" w14:textId="77777777" w:rsidR="00127055" w:rsidRDefault="008D5AB4" w:rsidP="008D5AB4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 w:rsidRPr="0032605F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S11</w:t>
      </w:r>
      <w:r w:rsidRPr="0032605F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32605F">
        <w:rPr>
          <w:rFonts w:ascii="Times New Roman" w:hAnsi="Times New Roman" w:cs="Times New Roman"/>
          <w:sz w:val="24"/>
          <w:szCs w:val="24"/>
          <w:lang w:val="en-GB"/>
        </w:rPr>
        <w:t xml:space="preserve"> Logistic regression analyses of lower limit of normal (LLN) FEV</w:t>
      </w:r>
      <w:r w:rsidRPr="00742A07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32605F">
        <w:rPr>
          <w:rFonts w:ascii="Times New Roman" w:hAnsi="Times New Roman" w:cs="Times New Roman"/>
          <w:sz w:val="24"/>
          <w:szCs w:val="24"/>
          <w:lang w:val="en-GB"/>
        </w:rPr>
        <w:t xml:space="preserve"> and FVC in relation </w:t>
      </w:r>
      <w:r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32605F">
        <w:rPr>
          <w:rFonts w:ascii="Times New Roman" w:hAnsi="Times New Roman" w:cs="Times New Roman"/>
          <w:sz w:val="24"/>
          <w:szCs w:val="24"/>
          <w:lang w:val="en-GB"/>
        </w:rPr>
        <w:t xml:space="preserve"> mean greenness exposure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(buffer zones 100 m, 500 m and 1000 m) </w:t>
      </w:r>
      <w:r w:rsidRPr="0032605F">
        <w:rPr>
          <w:rFonts w:ascii="Times New Roman" w:hAnsi="Times New Roman" w:cs="Times New Roman"/>
          <w:sz w:val="24"/>
          <w:szCs w:val="24"/>
          <w:lang w:val="en-GB"/>
        </w:rPr>
        <w:t>for all time windows in the f</w:t>
      </w:r>
      <w:r w:rsidR="00127055">
        <w:rPr>
          <w:rFonts w:ascii="Times New Roman" w:hAnsi="Times New Roman" w:cs="Times New Roman"/>
          <w:sz w:val="24"/>
          <w:szCs w:val="24"/>
          <w:lang w:val="en-GB"/>
        </w:rPr>
        <w:t>ull (imputed) study population.</w:t>
      </w:r>
    </w:p>
    <w:p w14:paraId="48B2C394" w14:textId="29B14FA0" w:rsidR="008D5AB4" w:rsidRDefault="008D5AB4" w:rsidP="008D5AB4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bbreviations: CI, confidence interval; FEV, forced expiratory volume in 1 second; NDVI, normalized difference vegetation index; OR, odds ratio;</w:t>
      </w:r>
      <w:r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1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models were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, except for the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-model that was adjusted for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DVI (300m) and the NDVI-model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s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that w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>ere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djusted for 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3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and NO</w:t>
      </w:r>
      <w:r w:rsidRPr="00F31379">
        <w:rPr>
          <w:rFonts w:ascii="Times New Roman" w:hAnsi="Times New Roman" w:cs="Times New Roman"/>
          <w:i/>
          <w:sz w:val="18"/>
          <w:szCs w:val="18"/>
          <w:vertAlign w:val="sub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. All models were also adjusted for age, sex and parental education and asthma.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2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>All p-values &lt; 0.05 = significant and marked bold.</w:t>
      </w:r>
      <w:r>
        <w:rPr>
          <w:rFonts w:ascii="Times New Roman" w:hAnsi="Times New Roman" w:cs="Times New Roman"/>
          <w:i/>
          <w:sz w:val="18"/>
          <w:szCs w:val="18"/>
          <w:lang w:val="en-US"/>
        </w:rPr>
        <w:t xml:space="preserve"> </w:t>
      </w:r>
      <w:r w:rsidRPr="00F31379">
        <w:rPr>
          <w:rFonts w:ascii="Times New Roman" w:hAnsi="Times New Roman" w:cs="Times New Roman"/>
          <w:i/>
          <w:sz w:val="18"/>
          <w:szCs w:val="18"/>
          <w:vertAlign w:val="superscript"/>
          <w:lang w:val="en-US"/>
        </w:rPr>
        <w:t>*</w:t>
      </w:r>
      <w:r w:rsidRPr="00F31379">
        <w:rPr>
          <w:rFonts w:ascii="Times New Roman" w:hAnsi="Times New Roman" w:cs="Times New Roman"/>
          <w:i/>
          <w:sz w:val="18"/>
          <w:szCs w:val="18"/>
          <w:lang w:val="en-US"/>
        </w:rPr>
        <w:t xml:space="preserve"> NDVI per 0.1-unit increase. </w:t>
      </w:r>
    </w:p>
    <w:p w14:paraId="0D05E93F" w14:textId="77777777" w:rsidR="008D5AB4" w:rsidRDefault="008D5AB4" w:rsidP="008D5AB4">
      <w:pPr>
        <w:pStyle w:val="Ingenmellomrom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3E114E69" w14:textId="52D95BCA" w:rsidR="008D5AB4" w:rsidRDefault="008D5AB4" w:rsidP="007B3FF0">
      <w:pPr>
        <w:rPr>
          <w:rFonts w:ascii="Times New Roman" w:hAnsi="Times New Roman" w:cs="Times New Roman"/>
          <w:b/>
        </w:rPr>
        <w:sectPr w:rsidR="008D5AB4" w:rsidSect="007B3FF0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54D6BAF0" w14:textId="157ED72B" w:rsidR="00AE22FA" w:rsidRPr="00E03F5E" w:rsidRDefault="00AE22FA" w:rsidP="00AE22FA">
      <w:pPr>
        <w:pStyle w:val="Ingenmellomrom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S1. </w:t>
      </w:r>
      <w:r>
        <w:rPr>
          <w:rFonts w:ascii="Times New Roman" w:hAnsi="Times New Roman" w:cs="Times New Roman"/>
          <w:sz w:val="24"/>
          <w:szCs w:val="24"/>
          <w:lang w:val="en-GB"/>
        </w:rPr>
        <w:t>Directed Acyclic Graph for greenness.</w:t>
      </w:r>
    </w:p>
    <w:p w14:paraId="4CCE7B3A" w14:textId="77777777" w:rsidR="00AE22FA" w:rsidRDefault="00AE22FA">
      <w:r>
        <w:rPr>
          <w:rFonts w:ascii="Times New Roman" w:hAnsi="Times New Roman" w:cs="Times New Roman"/>
          <w:b/>
          <w:noProof/>
          <w:lang w:val="nb-NO" w:eastAsia="nb-NO"/>
        </w:rPr>
        <w:drawing>
          <wp:inline distT="0" distB="0" distL="0" distR="0" wp14:anchorId="77EF3143" wp14:editId="2E41D5D2">
            <wp:extent cx="5756029" cy="3883767"/>
            <wp:effectExtent l="0" t="0" r="0" b="2540"/>
            <wp:docPr id="9" name="Bild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DAG greenness.jpg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30" b="30796"/>
                    <a:stretch/>
                  </pic:blipFill>
                  <pic:spPr bwMode="auto">
                    <a:xfrm>
                      <a:off x="0" y="0"/>
                      <a:ext cx="5756275" cy="38839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A4B72" w14:textId="77777777" w:rsidR="00AE22FA" w:rsidRDefault="00AE22FA"/>
    <w:p w14:paraId="2B0D130E" w14:textId="77777777" w:rsidR="00AE22FA" w:rsidRDefault="00AE22FA" w:rsidP="00AE22FA">
      <w:pPr>
        <w:pStyle w:val="Ingenmellomrom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S2. </w:t>
      </w:r>
      <w:r w:rsidRPr="000473EF">
        <w:rPr>
          <w:rFonts w:ascii="Times New Roman" w:hAnsi="Times New Roman" w:cs="Times New Roman"/>
          <w:sz w:val="24"/>
          <w:szCs w:val="24"/>
          <w:lang w:val="en-GB"/>
        </w:rPr>
        <w:t>Directed Acyclic Graph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for air pollution.</w:t>
      </w:r>
    </w:p>
    <w:p w14:paraId="2FA0D43B" w14:textId="77777777" w:rsidR="00AE22FA" w:rsidRDefault="00AE22FA"/>
    <w:p w14:paraId="2A9CA5AF" w14:textId="77777777" w:rsidR="00A704EB" w:rsidRDefault="00AE22FA">
      <w:r>
        <w:rPr>
          <w:rFonts w:ascii="Times New Roman" w:hAnsi="Times New Roman" w:cs="Times New Roman"/>
          <w:b/>
          <w:noProof/>
          <w:lang w:val="nb-NO" w:eastAsia="nb-NO"/>
        </w:rPr>
        <w:drawing>
          <wp:inline distT="0" distB="0" distL="0" distR="0" wp14:anchorId="2EB4A425" wp14:editId="6309E486">
            <wp:extent cx="5756004" cy="3847534"/>
            <wp:effectExtent l="0" t="0" r="0" b="635"/>
            <wp:docPr id="11" name="Bild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dagitty-model (5).jpg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89" b="30168"/>
                    <a:stretch/>
                  </pic:blipFill>
                  <pic:spPr bwMode="auto">
                    <a:xfrm>
                      <a:off x="0" y="0"/>
                      <a:ext cx="5756275" cy="3847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7104E3" w14:textId="77777777" w:rsidR="00A704EB" w:rsidRDefault="00A704EB"/>
    <w:p w14:paraId="41D7C033" w14:textId="77777777" w:rsidR="00A704EB" w:rsidRPr="00A704EB" w:rsidRDefault="00A704EB" w:rsidP="00A704EB">
      <w:pPr>
        <w:pStyle w:val="EndNoteBibliography"/>
      </w:pPr>
      <w:r>
        <w:fldChar w:fldCharType="begin"/>
      </w:r>
      <w:r w:rsidRPr="007F055E">
        <w:rPr>
          <w:lang w:val="nb-NO"/>
        </w:rPr>
        <w:instrText xml:space="preserve"> ADDIN EN.REFLIST </w:instrText>
      </w:r>
      <w:r>
        <w:fldChar w:fldCharType="separate"/>
      </w:r>
      <w:r w:rsidRPr="007F055E">
        <w:rPr>
          <w:lang w:val="nb-NO"/>
        </w:rPr>
        <w:t>1.</w:t>
      </w:r>
      <w:r w:rsidRPr="007F055E">
        <w:rPr>
          <w:lang w:val="nb-NO"/>
        </w:rPr>
        <w:tab/>
        <w:t xml:space="preserve">de Hoogh K, Gulliver J, Donkelaar AV, Martin RV, Marshall JD, Bechle MJ, et al. </w:t>
      </w:r>
      <w:r w:rsidRPr="00A704EB">
        <w:t>Development of West-European PM2.5 and NO2 land use regression models incorporating satellite-derived and chemical transport modelling data. Environmental research. 2016;151:1-10 DOI: 10.1016/j.envres.2016.07.005.</w:t>
      </w:r>
    </w:p>
    <w:p w14:paraId="348F5F0E" w14:textId="77777777" w:rsidR="00A704EB" w:rsidRPr="00A704EB" w:rsidRDefault="00A704EB" w:rsidP="00A704EB">
      <w:pPr>
        <w:pStyle w:val="EndNoteBibliography"/>
      </w:pPr>
      <w:r w:rsidRPr="00A704EB">
        <w:t>2.</w:t>
      </w:r>
      <w:r w:rsidRPr="00A704EB">
        <w:tab/>
        <w:t>Vienneau D, de Hoogh K, Bechle MJ, Beelen R, van Donkelaar A, Martin RV, et al. Western European land use regression incorporating satellite- and ground-based measurements of NO2 and PM10. Environmental science &amp; technology. 2013;47(23):13555-64 DOI: 10.1021/es403089q.</w:t>
      </w:r>
    </w:p>
    <w:p w14:paraId="681D45D8" w14:textId="77777777" w:rsidR="00A704EB" w:rsidRPr="00A704EB" w:rsidRDefault="00A704EB" w:rsidP="00A704EB">
      <w:pPr>
        <w:pStyle w:val="EndNoteBibliography"/>
      </w:pPr>
      <w:r w:rsidRPr="00A704EB">
        <w:t>3.</w:t>
      </w:r>
      <w:r w:rsidRPr="00A704EB">
        <w:tab/>
        <w:t>de Hoogh K, Chen J, Gulliver J, Hoffmann B, Hertel O, Ketzel M, et al. Spatial PM2.5, NO2, O3 and BC models for Western Europe - Evaluation of spatiotemporal stability. Environment international. 2018;120:81-92 DOI: 10.1016/j.envint.2018.07.036.</w:t>
      </w:r>
    </w:p>
    <w:p w14:paraId="47FAB499" w14:textId="224264AF" w:rsidR="00AE22FA" w:rsidRPr="00AE22FA" w:rsidRDefault="00A704EB">
      <w:r>
        <w:fldChar w:fldCharType="end"/>
      </w:r>
    </w:p>
    <w:sectPr w:rsidR="00AE22FA" w:rsidRPr="00AE22FA" w:rsidSect="007B3FF0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nb-NO" w:vendorID="64" w:dllVersion="4096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00ds2znwzwdae92sr55se3t0rx2zrtvx0e&quot;&gt;Paper II_early life_air pollution_greenness&lt;record-ids&gt;&lt;item&gt;108&lt;/item&gt;&lt;item&gt;120&lt;/item&gt;&lt;item&gt;170&lt;/item&gt;&lt;/record-ids&gt;&lt;/item&gt;&lt;/Libraries&gt;"/>
  </w:docVars>
  <w:rsids>
    <w:rsidRoot w:val="00AE22FA"/>
    <w:rsid w:val="000805B7"/>
    <w:rsid w:val="000A3F84"/>
    <w:rsid w:val="00127055"/>
    <w:rsid w:val="001441DC"/>
    <w:rsid w:val="00196417"/>
    <w:rsid w:val="001C44D5"/>
    <w:rsid w:val="002547BC"/>
    <w:rsid w:val="002C3DC6"/>
    <w:rsid w:val="002C48C7"/>
    <w:rsid w:val="002E3E02"/>
    <w:rsid w:val="00343866"/>
    <w:rsid w:val="003A20B6"/>
    <w:rsid w:val="003A71F7"/>
    <w:rsid w:val="003C5F1E"/>
    <w:rsid w:val="0044445D"/>
    <w:rsid w:val="004A68C1"/>
    <w:rsid w:val="004C0A05"/>
    <w:rsid w:val="00544CA2"/>
    <w:rsid w:val="0061255C"/>
    <w:rsid w:val="0061480F"/>
    <w:rsid w:val="0065625D"/>
    <w:rsid w:val="006A4C1A"/>
    <w:rsid w:val="006A66EB"/>
    <w:rsid w:val="006E5D6A"/>
    <w:rsid w:val="00715A9C"/>
    <w:rsid w:val="00742A07"/>
    <w:rsid w:val="00755499"/>
    <w:rsid w:val="00764CF3"/>
    <w:rsid w:val="007B3FF0"/>
    <w:rsid w:val="007F055E"/>
    <w:rsid w:val="00814797"/>
    <w:rsid w:val="00831D3F"/>
    <w:rsid w:val="008D3FBC"/>
    <w:rsid w:val="008D5AB4"/>
    <w:rsid w:val="008F081C"/>
    <w:rsid w:val="00926986"/>
    <w:rsid w:val="0094260E"/>
    <w:rsid w:val="0094440C"/>
    <w:rsid w:val="00957927"/>
    <w:rsid w:val="00977509"/>
    <w:rsid w:val="00984D8C"/>
    <w:rsid w:val="0099096C"/>
    <w:rsid w:val="00A704EB"/>
    <w:rsid w:val="00A86493"/>
    <w:rsid w:val="00AE22FA"/>
    <w:rsid w:val="00B84793"/>
    <w:rsid w:val="00C20481"/>
    <w:rsid w:val="00C27D3A"/>
    <w:rsid w:val="00C4143F"/>
    <w:rsid w:val="00CB4CD6"/>
    <w:rsid w:val="00CF7D4E"/>
    <w:rsid w:val="00D64875"/>
    <w:rsid w:val="00D678AE"/>
    <w:rsid w:val="00D912F7"/>
    <w:rsid w:val="00DA2996"/>
    <w:rsid w:val="00E26CAB"/>
    <w:rsid w:val="00E6668E"/>
    <w:rsid w:val="00ED3DB0"/>
    <w:rsid w:val="00F6110E"/>
    <w:rsid w:val="00F6490B"/>
    <w:rsid w:val="00F7246B"/>
    <w:rsid w:val="00F90C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22AD29"/>
  <w15:chartTrackingRefBased/>
  <w15:docId w15:val="{5A11901C-9C95-44A9-8AC4-4A6F549F1A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22FA"/>
    <w:pPr>
      <w:spacing w:after="0" w:line="240" w:lineRule="auto"/>
    </w:pPr>
    <w:rPr>
      <w:sz w:val="24"/>
      <w:szCs w:val="24"/>
      <w:lang w:val="en-GB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Ingenmellomrom">
    <w:name w:val="No Spacing"/>
    <w:link w:val="IngenmellomromTegn"/>
    <w:uiPriority w:val="1"/>
    <w:qFormat/>
    <w:rsid w:val="00AE22FA"/>
    <w:pPr>
      <w:spacing w:after="0" w:line="240" w:lineRule="auto"/>
    </w:pPr>
  </w:style>
  <w:style w:type="character" w:styleId="Merknadsreferanse">
    <w:name w:val="annotation reference"/>
    <w:basedOn w:val="Standardskriftforavsnitt"/>
    <w:uiPriority w:val="99"/>
    <w:semiHidden/>
    <w:unhideWhenUsed/>
    <w:rsid w:val="00AE22FA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unhideWhenUsed/>
    <w:rsid w:val="00AE22FA"/>
    <w:pPr>
      <w:spacing w:after="160"/>
    </w:pPr>
    <w:rPr>
      <w:sz w:val="20"/>
      <w:szCs w:val="20"/>
      <w:lang w:val="nb-NO"/>
    </w:rPr>
  </w:style>
  <w:style w:type="character" w:customStyle="1" w:styleId="MerknadstekstTegn">
    <w:name w:val="Merknadstekst Tegn"/>
    <w:basedOn w:val="Standardskriftforavsnitt"/>
    <w:link w:val="Merknadstekst"/>
    <w:uiPriority w:val="99"/>
    <w:rsid w:val="00AE22FA"/>
    <w:rPr>
      <w:sz w:val="20"/>
      <w:szCs w:val="20"/>
    </w:rPr>
  </w:style>
  <w:style w:type="table" w:styleId="Tabellrutenett">
    <w:name w:val="Table Grid"/>
    <w:basedOn w:val="Vanligtabell"/>
    <w:uiPriority w:val="39"/>
    <w:rsid w:val="00AE22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genmellomromTegn">
    <w:name w:val="Ingen mellomrom Tegn"/>
    <w:basedOn w:val="Standardskriftforavsnitt"/>
    <w:link w:val="Ingenmellomrom"/>
    <w:uiPriority w:val="1"/>
    <w:rsid w:val="00AE22FA"/>
  </w:style>
  <w:style w:type="paragraph" w:styleId="Bobletekst">
    <w:name w:val="Balloon Text"/>
    <w:basedOn w:val="Normal"/>
    <w:link w:val="BobletekstTegn"/>
    <w:uiPriority w:val="99"/>
    <w:semiHidden/>
    <w:unhideWhenUsed/>
    <w:rsid w:val="00AE22FA"/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AE22FA"/>
    <w:rPr>
      <w:rFonts w:ascii="Segoe UI" w:hAnsi="Segoe UI" w:cs="Segoe UI"/>
      <w:sz w:val="18"/>
      <w:szCs w:val="18"/>
      <w:lang w:val="en-GB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926986"/>
    <w:pPr>
      <w:spacing w:after="0"/>
    </w:pPr>
    <w:rPr>
      <w:b/>
      <w:bCs/>
      <w:lang w:val="en-GB"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926986"/>
    <w:rPr>
      <w:b/>
      <w:bCs/>
      <w:sz w:val="20"/>
      <w:szCs w:val="20"/>
      <w:lang w:val="en-GB"/>
    </w:rPr>
  </w:style>
  <w:style w:type="paragraph" w:styleId="Revisjon">
    <w:name w:val="Revision"/>
    <w:hidden/>
    <w:uiPriority w:val="99"/>
    <w:semiHidden/>
    <w:rsid w:val="003A20B6"/>
    <w:pPr>
      <w:spacing w:after="0" w:line="240" w:lineRule="auto"/>
    </w:pPr>
    <w:rPr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Tegn"/>
    <w:rsid w:val="00A704EB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A704EB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A704EB"/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A704EB"/>
    <w:rPr>
      <w:rFonts w:ascii="Calibri" w:hAnsi="Calibri" w:cs="Calibri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g"/><Relationship Id="rId5" Type="http://schemas.openxmlformats.org/officeDocument/2006/relationships/image" Target="media/image1.jp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FD58E7-DA16-41A7-B0E2-7588C61D63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3495</Words>
  <Characters>18527</Characters>
  <Application>Microsoft Office Word</Application>
  <DocSecurity>0</DocSecurity>
  <Lines>154</Lines>
  <Paragraphs>43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Vest</Company>
  <LinksUpToDate>false</LinksUpToDate>
  <CharactersWithSpaces>21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iper, Ingrid Nordeide</dc:creator>
  <cp:keywords/>
  <dc:description/>
  <cp:lastModifiedBy>Kuiper, Ingrid Nordeide</cp:lastModifiedBy>
  <cp:revision>2</cp:revision>
  <cp:lastPrinted>2020-07-28T12:58:00Z</cp:lastPrinted>
  <dcterms:created xsi:type="dcterms:W3CDTF">2020-08-22T19:03:00Z</dcterms:created>
  <dcterms:modified xsi:type="dcterms:W3CDTF">2020-08-22T19:03:00Z</dcterms:modified>
</cp:coreProperties>
</file>